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5D0DE1" w:rsidRDefault="00D31304" w:rsidP="00340F7C">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1C143A7B"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4F145175"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5985C800"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7C568150" w14:textId="3CB877BB" w:rsidR="00B36606"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983361"/>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13FFC8EB"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w:t>
      </w:r>
      <w:r w:rsidR="00DB118A">
        <w:rPr>
          <w:rFonts w:ascii="Times New Roman" w:hAnsi="Times New Roman" w:cs="Times New Roman"/>
          <w:i/>
          <w:sz w:val="24"/>
        </w:rPr>
        <w:t>Bullying</w:t>
      </w:r>
      <w:r w:rsidR="00D7129B" w:rsidRPr="00A11450">
        <w:rPr>
          <w:rFonts w:ascii="Times New Roman" w:hAnsi="Times New Roman" w:cs="Times New Roman"/>
          <w:sz w:val="24"/>
          <w:rPrChange w:id="9" w:author="NIZAR" w:date="2023-06-01T13:31:00Z">
            <w:rPr/>
          </w:rPrChange>
        </w:rPr>
        <w:t xml:space="preserve"> Serial Drama Korea Revenge Of Others 2022 (Analisis Semiotika Roland Barthes)" </w:t>
      </w:r>
      <w:del w:id="10" w:author="NIZAR" w:date="2023-06-01T13:28:00Z">
        <w:r w:rsidRPr="00A11450" w:rsidDel="00ED02BC">
          <w:rPr>
            <w:rFonts w:ascii="Times New Roman" w:hAnsi="Times New Roman" w:cs="Times New Roman"/>
            <w:sz w:val="24"/>
            <w:rPrChange w:id="11" w:author="NIZAR" w:date="2023-06-01T13:31:00Z">
              <w:rPr/>
            </w:rPrChange>
          </w:rPr>
          <w:delText>sebagai salah satu syarat untuk memperoleh gelar Sarjana {Program Studi} pada Universitas Islam Negeri Sunan Ampel Surabaya.</w:delText>
        </w:r>
      </w:del>
      <w:ins w:id="12" w:author="NIZAR" w:date="2023-06-01T13:28:00Z">
        <w:r w:rsidR="00ED02BC" w:rsidRPr="00A11450">
          <w:rPr>
            <w:rFonts w:ascii="Times New Roman" w:hAnsi="Times New Roman" w:cs="Times New Roman"/>
            <w:sz w:val="24"/>
            <w:rPrChange w:id="13"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4" w:author="NIZAR" w:date="2023-06-01T13:31:00Z">
              <w:rPr/>
            </w:rPrChange>
          </w:rPr>
          <w:t xml:space="preserve"> yang diampu oleh </w:t>
        </w:r>
      </w:ins>
      <w:ins w:id="15" w:author="NIZAR" w:date="2023-06-01T13:29:00Z">
        <w:r w:rsidR="003946CF" w:rsidRPr="00A11450">
          <w:rPr>
            <w:rFonts w:ascii="Times New Roman" w:hAnsi="Times New Roman" w:cs="Times New Roman"/>
            <w:sz w:val="24"/>
            <w:rPrChange w:id="16"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7" w:author="NIZAR" w:date="2023-06-01T13:31:00Z">
            <w:rPr/>
          </w:rPrChange>
        </w:rPr>
        <w:pPrChange w:id="18" w:author="NIZAR" w:date="2023-06-01T13:34:00Z">
          <w:pPr/>
        </w:pPrChange>
      </w:pPr>
    </w:p>
    <w:p w14:paraId="5F305302" w14:textId="5539396C" w:rsidR="00183830" w:rsidRPr="00A11450" w:rsidDel="003946CF" w:rsidRDefault="00183830">
      <w:pPr>
        <w:ind w:firstLine="720"/>
        <w:jc w:val="both"/>
        <w:rPr>
          <w:del w:id="19" w:author="NIZAR" w:date="2023-06-01T13:30:00Z"/>
          <w:rFonts w:ascii="Times New Roman" w:hAnsi="Times New Roman" w:cs="Times New Roman"/>
          <w:sz w:val="24"/>
          <w:rPrChange w:id="20" w:author="NIZAR" w:date="2023-06-01T13:31:00Z">
            <w:rPr>
              <w:del w:id="21" w:author="NIZAR" w:date="2023-06-01T13:30:00Z"/>
            </w:rPr>
          </w:rPrChange>
        </w:rPr>
        <w:pPrChange w:id="22" w:author="NIZAR" w:date="2023-06-01T13:34:00Z">
          <w:pPr/>
        </w:pPrChange>
      </w:pPr>
      <w:r w:rsidRPr="00A11450">
        <w:rPr>
          <w:rFonts w:ascii="Times New Roman" w:hAnsi="Times New Roman" w:cs="Times New Roman"/>
          <w:sz w:val="24"/>
          <w:rPrChange w:id="23" w:author="NIZAR" w:date="2023-06-01T13:31:00Z">
            <w:rPr/>
          </w:rPrChange>
        </w:rPr>
        <w:t xml:space="preserve">Penulis menyadari bahwa dalam penyusunan </w:t>
      </w:r>
      <w:del w:id="24" w:author="NIZAR" w:date="2023-06-01T13:29:00Z">
        <w:r w:rsidRPr="00A11450" w:rsidDel="003946CF">
          <w:rPr>
            <w:rFonts w:ascii="Times New Roman" w:hAnsi="Times New Roman" w:cs="Times New Roman"/>
            <w:sz w:val="24"/>
            <w:rPrChange w:id="25" w:author="NIZAR" w:date="2023-06-01T13:31:00Z">
              <w:rPr/>
            </w:rPrChange>
          </w:rPr>
          <w:delText xml:space="preserve">skripsi </w:delText>
        </w:r>
      </w:del>
      <w:ins w:id="26" w:author="NIZAR" w:date="2023-06-01T13:29:00Z">
        <w:r w:rsidR="003946CF" w:rsidRPr="00A11450">
          <w:rPr>
            <w:rFonts w:ascii="Times New Roman" w:hAnsi="Times New Roman" w:cs="Times New Roman"/>
            <w:sz w:val="24"/>
            <w:rPrChange w:id="27" w:author="NIZAR" w:date="2023-06-01T13:31:00Z">
              <w:rPr/>
            </w:rPrChange>
          </w:rPr>
          <w:t xml:space="preserve">tugas penelitian </w:t>
        </w:r>
      </w:ins>
      <w:r w:rsidRPr="00A11450">
        <w:rPr>
          <w:rFonts w:ascii="Times New Roman" w:hAnsi="Times New Roman" w:cs="Times New Roman"/>
          <w:sz w:val="24"/>
          <w:rPrChange w:id="28" w:author="NIZAR" w:date="2023-06-01T13:31:00Z">
            <w:rPr/>
          </w:rPrChange>
        </w:rPr>
        <w:t>ini tidak lepas dari bantuan dan dukungan dari berbagai pihak. Oleh karenanya, penulis mengucapkan terima kasih</w:t>
      </w:r>
      <w:ins w:id="29" w:author="NIZAR" w:date="2023-06-01T13:30:00Z">
        <w:r w:rsidR="003946CF" w:rsidRPr="00A11450">
          <w:rPr>
            <w:rFonts w:ascii="Times New Roman" w:hAnsi="Times New Roman" w:cs="Times New Roman"/>
            <w:sz w:val="24"/>
            <w:rPrChange w:id="30" w:author="NIZAR" w:date="2023-06-01T13:31:00Z">
              <w:rPr/>
            </w:rPrChange>
          </w:rPr>
          <w:t>.</w:t>
        </w:r>
      </w:ins>
      <w:del w:id="31" w:author="NIZAR" w:date="2023-06-01T13:30:00Z">
        <w:r w:rsidRPr="00A11450" w:rsidDel="003946CF">
          <w:rPr>
            <w:rFonts w:ascii="Times New Roman" w:hAnsi="Times New Roman" w:cs="Times New Roman"/>
            <w:sz w:val="24"/>
            <w:rPrChange w:id="32"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3" w:author="NIZAR" w:date="2023-06-01T13:30:00Z"/>
          <w:rFonts w:ascii="Times New Roman" w:hAnsi="Times New Roman" w:cs="Times New Roman"/>
          <w:sz w:val="24"/>
          <w:rPrChange w:id="34" w:author="NIZAR" w:date="2023-06-01T13:31:00Z">
            <w:rPr>
              <w:del w:id="35" w:author="NIZAR" w:date="2023-06-01T13:30:00Z"/>
            </w:rPr>
          </w:rPrChange>
        </w:rPr>
        <w:pPrChange w:id="36" w:author="NIZAR" w:date="2023-06-01T13:34:00Z">
          <w:pPr/>
        </w:pPrChange>
      </w:pPr>
    </w:p>
    <w:p w14:paraId="39F94305" w14:textId="0A45997F" w:rsidR="00183830" w:rsidRPr="00A11450" w:rsidDel="003946CF" w:rsidRDefault="00183830">
      <w:pPr>
        <w:ind w:firstLine="720"/>
        <w:jc w:val="both"/>
        <w:rPr>
          <w:del w:id="37" w:author="NIZAR" w:date="2023-06-01T13:30:00Z"/>
          <w:rFonts w:ascii="Times New Roman" w:hAnsi="Times New Roman" w:cs="Times New Roman"/>
          <w:sz w:val="24"/>
          <w:rPrChange w:id="38" w:author="NIZAR" w:date="2023-06-01T13:31:00Z">
            <w:rPr>
              <w:del w:id="39" w:author="NIZAR" w:date="2023-06-01T13:30:00Z"/>
            </w:rPr>
          </w:rPrChange>
        </w:rPr>
        <w:pPrChange w:id="40" w:author="NIZAR" w:date="2023-06-01T13:34:00Z">
          <w:pPr/>
        </w:pPrChange>
      </w:pPr>
      <w:del w:id="41" w:author="NIZAR" w:date="2023-06-01T13:30:00Z">
        <w:r w:rsidRPr="00A11450" w:rsidDel="003946CF">
          <w:rPr>
            <w:rFonts w:ascii="Times New Roman" w:hAnsi="Times New Roman" w:cs="Times New Roman"/>
            <w:sz w:val="24"/>
            <w:rPrChange w:id="42"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3" w:author="NIZAR" w:date="2023-06-01T13:30:00Z"/>
          <w:rFonts w:ascii="Times New Roman" w:hAnsi="Times New Roman" w:cs="Times New Roman"/>
          <w:sz w:val="24"/>
          <w:rPrChange w:id="44" w:author="NIZAR" w:date="2023-06-01T13:31:00Z">
            <w:rPr>
              <w:del w:id="45" w:author="NIZAR" w:date="2023-06-01T13:30:00Z"/>
            </w:rPr>
          </w:rPrChange>
        </w:rPr>
        <w:pPrChange w:id="46" w:author="NIZAR" w:date="2023-06-01T13:34:00Z">
          <w:pPr/>
        </w:pPrChange>
      </w:pPr>
      <w:del w:id="47" w:author="NIZAR" w:date="2023-06-01T13:30:00Z">
        <w:r w:rsidRPr="00A11450" w:rsidDel="003946CF">
          <w:rPr>
            <w:rFonts w:ascii="Times New Roman" w:hAnsi="Times New Roman" w:cs="Times New Roman"/>
            <w:sz w:val="24"/>
            <w:rPrChange w:id="48"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9" w:author="NIZAR" w:date="2023-06-01T13:33:00Z"/>
          <w:rFonts w:ascii="Times New Roman" w:hAnsi="Times New Roman" w:cs="Times New Roman"/>
          <w:sz w:val="24"/>
          <w:rPrChange w:id="50" w:author="NIZAR" w:date="2023-06-01T13:31:00Z">
            <w:rPr>
              <w:del w:id="51" w:author="NIZAR" w:date="2023-06-01T13:33:00Z"/>
            </w:rPr>
          </w:rPrChange>
        </w:rPr>
        <w:pPrChange w:id="52" w:author="NIZAR" w:date="2023-06-01T13:34:00Z">
          <w:pPr/>
        </w:pPrChange>
      </w:pPr>
      <w:del w:id="53" w:author="NIZAR" w:date="2023-06-01T13:30:00Z">
        <w:r w:rsidRPr="00A11450" w:rsidDel="003946CF">
          <w:rPr>
            <w:rFonts w:ascii="Times New Roman" w:hAnsi="Times New Roman" w:cs="Times New Roman"/>
            <w:sz w:val="24"/>
            <w:rPrChange w:id="54"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5" w:author="NIZAR" w:date="2023-06-01T13:31:00Z">
            <w:rPr/>
          </w:rPrChange>
        </w:rPr>
        <w:pPrChange w:id="56" w:author="NIZAR" w:date="2023-06-01T13:34:00Z">
          <w:pPr/>
        </w:pPrChange>
      </w:pPr>
    </w:p>
    <w:p w14:paraId="5DC1F4A2" w14:textId="2743D9E3" w:rsidR="00183830" w:rsidRPr="00A11450" w:rsidDel="00A11450" w:rsidRDefault="00183830">
      <w:pPr>
        <w:ind w:firstLine="720"/>
        <w:jc w:val="both"/>
        <w:rPr>
          <w:del w:id="57" w:author="NIZAR" w:date="2023-06-01T13:33:00Z"/>
          <w:rFonts w:ascii="Times New Roman" w:hAnsi="Times New Roman" w:cs="Times New Roman"/>
          <w:sz w:val="24"/>
          <w:rPrChange w:id="58" w:author="NIZAR" w:date="2023-06-01T13:31:00Z">
            <w:rPr>
              <w:del w:id="59" w:author="NIZAR" w:date="2023-06-01T13:33:00Z"/>
            </w:rPr>
          </w:rPrChange>
        </w:rPr>
        <w:pPrChange w:id="60" w:author="NIZAR" w:date="2023-06-01T13:34:00Z">
          <w:pPr/>
        </w:pPrChange>
      </w:pPr>
      <w:r w:rsidRPr="00A11450">
        <w:rPr>
          <w:rFonts w:ascii="Times New Roman" w:hAnsi="Times New Roman" w:cs="Times New Roman"/>
          <w:sz w:val="24"/>
          <w:rPrChange w:id="61" w:author="NIZAR" w:date="2023-06-01T13:31:00Z">
            <w:rPr/>
          </w:rPrChange>
        </w:rPr>
        <w:t xml:space="preserve">Penulis menyadari bahwa masih terdapat kekurangan dalam penulisan </w:t>
      </w:r>
      <w:del w:id="62" w:author="NIZAR" w:date="2023-06-01T13:30:00Z">
        <w:r w:rsidRPr="00A11450" w:rsidDel="003946CF">
          <w:rPr>
            <w:rFonts w:ascii="Times New Roman" w:hAnsi="Times New Roman" w:cs="Times New Roman"/>
            <w:sz w:val="24"/>
            <w:rPrChange w:id="63" w:author="NIZAR" w:date="2023-06-01T13:31:00Z">
              <w:rPr/>
            </w:rPrChange>
          </w:rPr>
          <w:delText xml:space="preserve">skripsi </w:delText>
        </w:r>
      </w:del>
      <w:ins w:id="64" w:author="NIZAR" w:date="2023-06-01T13:30:00Z">
        <w:r w:rsidR="003946CF" w:rsidRPr="00A11450">
          <w:rPr>
            <w:rFonts w:ascii="Times New Roman" w:hAnsi="Times New Roman" w:cs="Times New Roman"/>
            <w:sz w:val="24"/>
            <w:rPrChange w:id="65" w:author="NIZAR" w:date="2023-06-01T13:31:00Z">
              <w:rPr/>
            </w:rPrChange>
          </w:rPr>
          <w:t xml:space="preserve">penelitian </w:t>
        </w:r>
      </w:ins>
      <w:r w:rsidRPr="00A11450">
        <w:rPr>
          <w:rFonts w:ascii="Times New Roman" w:hAnsi="Times New Roman" w:cs="Times New Roman"/>
          <w:sz w:val="24"/>
          <w:rPrChange w:id="66" w:author="NIZAR" w:date="2023-06-01T13:31:00Z">
            <w:rPr/>
          </w:rPrChange>
        </w:rPr>
        <w:t xml:space="preserve">ini. Oleh karena itu, kritik dan saran yang membangun sangat diharapkan demi perbaikan dan peningkatan kualitas </w:t>
      </w:r>
      <w:del w:id="67" w:author="NIZAR" w:date="2023-06-01T13:30:00Z">
        <w:r w:rsidRPr="00A11450" w:rsidDel="003946CF">
          <w:rPr>
            <w:rFonts w:ascii="Times New Roman" w:hAnsi="Times New Roman" w:cs="Times New Roman"/>
            <w:sz w:val="24"/>
            <w:rPrChange w:id="68" w:author="NIZAR" w:date="2023-06-01T13:31:00Z">
              <w:rPr/>
            </w:rPrChange>
          </w:rPr>
          <w:delText>skripsi</w:delText>
        </w:r>
      </w:del>
      <w:ins w:id="69" w:author="NIZAR" w:date="2023-06-01T13:30:00Z">
        <w:r w:rsidR="003946CF" w:rsidRPr="00A11450">
          <w:rPr>
            <w:rFonts w:ascii="Times New Roman" w:hAnsi="Times New Roman" w:cs="Times New Roman"/>
            <w:sz w:val="24"/>
            <w:rPrChange w:id="70" w:author="NIZAR" w:date="2023-06-01T13:31:00Z">
              <w:rPr/>
            </w:rPrChange>
          </w:rPr>
          <w:t>tugas penelitian</w:t>
        </w:r>
      </w:ins>
      <w:del w:id="71" w:author="NIZAR" w:date="2023-06-01T13:30:00Z">
        <w:r w:rsidRPr="00A11450" w:rsidDel="003946CF">
          <w:rPr>
            <w:rFonts w:ascii="Times New Roman" w:hAnsi="Times New Roman" w:cs="Times New Roman"/>
            <w:sz w:val="24"/>
            <w:rPrChange w:id="72" w:author="NIZAR" w:date="2023-06-01T13:31:00Z">
              <w:rPr/>
            </w:rPrChange>
          </w:rPr>
          <w:delText xml:space="preserve"> </w:delText>
        </w:r>
      </w:del>
      <w:ins w:id="73" w:author="NIZAR" w:date="2023-06-01T13:30:00Z">
        <w:r w:rsidR="003946CF" w:rsidRPr="00A11450">
          <w:rPr>
            <w:rFonts w:ascii="Times New Roman" w:hAnsi="Times New Roman" w:cs="Times New Roman"/>
            <w:sz w:val="24"/>
            <w:rPrChange w:id="74" w:author="NIZAR" w:date="2023-06-01T13:31:00Z">
              <w:rPr/>
            </w:rPrChange>
          </w:rPr>
          <w:t xml:space="preserve"> </w:t>
        </w:r>
      </w:ins>
      <w:r w:rsidRPr="00A11450">
        <w:rPr>
          <w:rFonts w:ascii="Times New Roman" w:hAnsi="Times New Roman" w:cs="Times New Roman"/>
          <w:sz w:val="24"/>
          <w:rPrChange w:id="75" w:author="NIZAR" w:date="2023-06-01T13:31:00Z">
            <w:rPr/>
          </w:rPrChange>
        </w:rPr>
        <w:t>ini.</w:t>
      </w:r>
    </w:p>
    <w:p w14:paraId="74D2CE0E" w14:textId="7E65F492" w:rsidR="00183830" w:rsidRPr="00A11450" w:rsidDel="00A11450" w:rsidRDefault="00183830">
      <w:pPr>
        <w:ind w:firstLine="720"/>
        <w:jc w:val="both"/>
        <w:rPr>
          <w:del w:id="76" w:author="NIZAR" w:date="2023-06-01T13:33:00Z"/>
          <w:rFonts w:ascii="Times New Roman" w:hAnsi="Times New Roman" w:cs="Times New Roman"/>
          <w:sz w:val="24"/>
          <w:rPrChange w:id="77" w:author="NIZAR" w:date="2023-06-01T13:31:00Z">
            <w:rPr>
              <w:del w:id="78" w:author="NIZAR" w:date="2023-06-01T13:33:00Z"/>
            </w:rPr>
          </w:rPrChange>
        </w:rPr>
        <w:pPrChange w:id="79"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80" w:author="NIZAR" w:date="2023-06-01T13:31:00Z">
            <w:rPr/>
          </w:rPrChange>
        </w:rPr>
        <w:pPrChange w:id="81" w:author="NIZAR" w:date="2023-06-01T13:34:00Z">
          <w:pPr/>
        </w:pPrChange>
      </w:pPr>
      <w:ins w:id="82"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3" w:author="NIZAR" w:date="2023-06-01T13:31:00Z">
            <w:rPr/>
          </w:rPrChange>
        </w:rPr>
        <w:t xml:space="preserve">Akhir kata, semoga </w:t>
      </w:r>
      <w:del w:id="84" w:author="NIZAR" w:date="2023-06-01T13:30:00Z">
        <w:r w:rsidR="00183830" w:rsidRPr="00A11450" w:rsidDel="003946CF">
          <w:rPr>
            <w:rFonts w:ascii="Times New Roman" w:hAnsi="Times New Roman" w:cs="Times New Roman"/>
            <w:sz w:val="24"/>
            <w:rPrChange w:id="85" w:author="NIZAR" w:date="2023-06-01T13:31:00Z">
              <w:rPr/>
            </w:rPrChange>
          </w:rPr>
          <w:delText xml:space="preserve">skripsi </w:delText>
        </w:r>
      </w:del>
      <w:ins w:id="86" w:author="NIZAR" w:date="2023-06-01T13:30:00Z">
        <w:r w:rsidR="003946CF" w:rsidRPr="00A11450">
          <w:rPr>
            <w:rFonts w:ascii="Times New Roman" w:hAnsi="Times New Roman" w:cs="Times New Roman"/>
            <w:sz w:val="24"/>
            <w:rPrChange w:id="87" w:author="NIZAR" w:date="2023-06-01T13:31:00Z">
              <w:rPr/>
            </w:rPrChange>
          </w:rPr>
          <w:t xml:space="preserve">penelitian </w:t>
        </w:r>
      </w:ins>
      <w:r w:rsidR="00183830" w:rsidRPr="00A11450">
        <w:rPr>
          <w:rFonts w:ascii="Times New Roman" w:hAnsi="Times New Roman" w:cs="Times New Roman"/>
          <w:sz w:val="24"/>
          <w:rPrChange w:id="88" w:author="NIZAR" w:date="2023-06-01T13:31:00Z">
            <w:rPr/>
          </w:rPrChange>
        </w:rPr>
        <w:t>ini dapat bermanfaat bagi penulis dan pembaca</w:t>
      </w:r>
      <w:ins w:id="89" w:author="NIZAR" w:date="2023-06-01T13:31:00Z">
        <w:r w:rsidRPr="00A11450">
          <w:rPr>
            <w:rFonts w:ascii="Times New Roman" w:hAnsi="Times New Roman" w:cs="Times New Roman"/>
            <w:sz w:val="24"/>
            <w:rPrChange w:id="90" w:author="NIZAR" w:date="2023-06-01T13:31:00Z">
              <w:rPr/>
            </w:rPrChange>
          </w:rPr>
          <w:t>.</w:t>
        </w:r>
      </w:ins>
      <w:del w:id="91" w:author="NIZAR" w:date="2023-06-01T13:30:00Z">
        <w:r w:rsidR="00183830" w:rsidRPr="00A11450" w:rsidDel="00A11450">
          <w:rPr>
            <w:rFonts w:ascii="Times New Roman" w:hAnsi="Times New Roman" w:cs="Times New Roman"/>
            <w:sz w:val="24"/>
            <w:rPrChange w:id="92" w:author="NIZAR" w:date="2023-06-01T13:31:00Z">
              <w:rPr/>
            </w:rPrChange>
          </w:rPr>
          <w:delText xml:space="preserve"> yang membacanya.</w:delText>
        </w:r>
      </w:del>
    </w:p>
    <w:p w14:paraId="37F85D41" w14:textId="12AC9D6F" w:rsidR="00183830" w:rsidRDefault="00183830">
      <w:pPr>
        <w:jc w:val="both"/>
        <w:rPr>
          <w:ins w:id="93" w:author="NIZAR" w:date="2023-06-01T13:34:00Z"/>
          <w:rFonts w:ascii="Times New Roman" w:hAnsi="Times New Roman" w:cs="Times New Roman"/>
          <w:sz w:val="24"/>
        </w:rPr>
        <w:pPrChange w:id="94" w:author="NIZAR" w:date="2023-06-01T13:31:00Z">
          <w:pPr/>
        </w:pPrChange>
      </w:pPr>
    </w:p>
    <w:p w14:paraId="03206E50" w14:textId="77777777" w:rsidR="00932C3B" w:rsidRPr="00A11450" w:rsidRDefault="00932C3B">
      <w:pPr>
        <w:jc w:val="both"/>
        <w:rPr>
          <w:rFonts w:ascii="Times New Roman" w:hAnsi="Times New Roman" w:cs="Times New Roman"/>
          <w:sz w:val="24"/>
          <w:rPrChange w:id="95" w:author="NIZAR" w:date="2023-06-01T13:31:00Z">
            <w:rPr/>
          </w:rPrChange>
        </w:rPr>
        <w:pPrChange w:id="96" w:author="NIZAR" w:date="2023-06-01T13:31:00Z">
          <w:pPr/>
        </w:pPrChange>
      </w:pPr>
      <w:bookmarkStart w:id="97" w:name="_GoBack"/>
      <w:bookmarkEnd w:id="97"/>
    </w:p>
    <w:p w14:paraId="4E1E6446" w14:textId="530514F0" w:rsidR="00183830" w:rsidRPr="00A11450" w:rsidDel="00A11450" w:rsidRDefault="00183830">
      <w:pPr>
        <w:jc w:val="both"/>
        <w:rPr>
          <w:del w:id="98" w:author="NIZAR" w:date="2023-06-01T13:31:00Z"/>
          <w:rFonts w:ascii="Times New Roman" w:hAnsi="Times New Roman" w:cs="Times New Roman"/>
          <w:sz w:val="24"/>
          <w:rPrChange w:id="99" w:author="NIZAR" w:date="2023-06-01T13:31:00Z">
            <w:rPr>
              <w:del w:id="100" w:author="NIZAR" w:date="2023-06-01T13:31:00Z"/>
            </w:rPr>
          </w:rPrChange>
        </w:rPr>
        <w:pPrChange w:id="101" w:author="NIZAR" w:date="2023-06-01T13:31:00Z">
          <w:pPr/>
        </w:pPrChange>
      </w:pPr>
      <w:del w:id="102" w:author="NIZAR" w:date="2023-06-01T13:31:00Z">
        <w:r w:rsidRPr="00A11450" w:rsidDel="00A11450">
          <w:rPr>
            <w:rFonts w:ascii="Times New Roman" w:hAnsi="Times New Roman" w:cs="Times New Roman"/>
            <w:sz w:val="24"/>
            <w:rPrChange w:id="103"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4" w:author="NIZAR" w:date="2023-06-01T13:31:00Z">
            <w:rPr/>
          </w:rPrChange>
        </w:rPr>
        <w:pPrChange w:id="105" w:author="NIZAR" w:date="2023-06-01T13:31:00Z">
          <w:pPr/>
        </w:pPrChange>
      </w:pPr>
    </w:p>
    <w:p w14:paraId="4B770460" w14:textId="52A9D661" w:rsidR="00183830" w:rsidRPr="00A11450" w:rsidRDefault="00183830">
      <w:pPr>
        <w:ind w:left="5670"/>
        <w:jc w:val="both"/>
        <w:rPr>
          <w:rFonts w:ascii="Times New Roman" w:hAnsi="Times New Roman" w:cs="Times New Roman"/>
          <w:sz w:val="24"/>
          <w:rPrChange w:id="106" w:author="NIZAR" w:date="2023-06-01T13:31:00Z">
            <w:rPr/>
          </w:rPrChange>
        </w:rPr>
        <w:pPrChange w:id="107" w:author="NIZAR" w:date="2023-06-01T13:31:00Z">
          <w:pPr/>
        </w:pPrChange>
      </w:pPr>
      <w:r w:rsidRPr="00A11450">
        <w:rPr>
          <w:rFonts w:ascii="Times New Roman" w:hAnsi="Times New Roman" w:cs="Times New Roman"/>
          <w:sz w:val="24"/>
          <w:rPrChange w:id="108" w:author="NIZAR" w:date="2023-06-01T13:31:00Z">
            <w:rPr/>
          </w:rPrChange>
        </w:rPr>
        <w:t xml:space="preserve">Surabaya, </w:t>
      </w:r>
      <w:r w:rsidR="006F67E3">
        <w:rPr>
          <w:rFonts w:ascii="Times New Roman" w:hAnsi="Times New Roman" w:cs="Times New Roman"/>
          <w:sz w:val="24"/>
        </w:rPr>
        <w:t>6</w:t>
      </w:r>
      <w:ins w:id="109" w:author="NIZAR" w:date="2023-06-01T13:31:00Z">
        <w:r w:rsidR="00A11450" w:rsidRPr="00A11450">
          <w:rPr>
            <w:rFonts w:ascii="Times New Roman" w:hAnsi="Times New Roman" w:cs="Times New Roman"/>
            <w:sz w:val="24"/>
            <w:rPrChange w:id="110" w:author="NIZAR" w:date="2023-06-01T13:31:00Z">
              <w:rPr/>
            </w:rPrChange>
          </w:rPr>
          <w:t xml:space="preserve"> Juni 2023</w:t>
        </w:r>
      </w:ins>
      <w:del w:id="111" w:author="NIZAR" w:date="2023-06-01T13:31:00Z">
        <w:r w:rsidRPr="00A11450" w:rsidDel="00A11450">
          <w:rPr>
            <w:rFonts w:ascii="Times New Roman" w:hAnsi="Times New Roman" w:cs="Times New Roman"/>
            <w:sz w:val="24"/>
            <w:rPrChange w:id="112" w:author="NIZAR" w:date="2023-06-01T13:31:00Z">
              <w:rPr/>
            </w:rPrChange>
          </w:rPr>
          <w:delText>{Tanggal</w:delText>
        </w:r>
      </w:del>
      <w:ins w:id="113" w:author="NIZAR" w:date="2023-06-01T13:31:00Z">
        <w:r w:rsidR="00A11450" w:rsidRPr="00A11450" w:rsidDel="00A11450">
          <w:rPr>
            <w:rFonts w:ascii="Times New Roman" w:hAnsi="Times New Roman" w:cs="Times New Roman"/>
            <w:sz w:val="24"/>
            <w:rPrChange w:id="114" w:author="NIZAR" w:date="2023-06-01T13:31:00Z">
              <w:rPr/>
            </w:rPrChange>
          </w:rPr>
          <w:t xml:space="preserve"> </w:t>
        </w:r>
      </w:ins>
      <w:del w:id="115" w:author="NIZAR" w:date="2023-06-01T13:31:00Z">
        <w:r w:rsidRPr="00A11450" w:rsidDel="00A11450">
          <w:rPr>
            <w:rFonts w:ascii="Times New Roman" w:hAnsi="Times New Roman" w:cs="Times New Roman"/>
            <w:sz w:val="24"/>
            <w:rPrChange w:id="116" w:author="NIZAR" w:date="2023-06-01T13:31:00Z">
              <w:rPr/>
            </w:rPrChange>
          </w:rPr>
          <w:delText xml:space="preserve"> Penulisan}</w:delText>
        </w:r>
      </w:del>
    </w:p>
    <w:p w14:paraId="2FEFB835" w14:textId="315274B4" w:rsidR="00183830" w:rsidRPr="00A11450" w:rsidRDefault="00183830">
      <w:pPr>
        <w:ind w:left="5670"/>
        <w:jc w:val="both"/>
        <w:rPr>
          <w:ins w:id="117" w:author="NIZAR" w:date="2023-06-01T13:31:00Z"/>
          <w:rFonts w:ascii="Times New Roman" w:hAnsi="Times New Roman" w:cs="Times New Roman"/>
          <w:sz w:val="24"/>
          <w:rPrChange w:id="118" w:author="NIZAR" w:date="2023-06-01T13:31:00Z">
            <w:rPr>
              <w:ins w:id="119" w:author="NIZAR" w:date="2023-06-01T13:31:00Z"/>
            </w:rPr>
          </w:rPrChange>
        </w:rPr>
        <w:pPrChange w:id="120" w:author="NIZAR" w:date="2023-06-01T13:31:00Z">
          <w:pPr/>
        </w:pPrChange>
      </w:pPr>
    </w:p>
    <w:p w14:paraId="4353EA1E" w14:textId="05495ABE" w:rsidR="00A11450" w:rsidRPr="00A11450" w:rsidRDefault="00A11450">
      <w:pPr>
        <w:ind w:left="5670"/>
        <w:jc w:val="both"/>
        <w:rPr>
          <w:ins w:id="121" w:author="NIZAR" w:date="2023-06-01T13:31:00Z"/>
          <w:rFonts w:ascii="Times New Roman" w:hAnsi="Times New Roman" w:cs="Times New Roman"/>
          <w:sz w:val="24"/>
          <w:rPrChange w:id="122" w:author="NIZAR" w:date="2023-06-01T13:31:00Z">
            <w:rPr>
              <w:ins w:id="123" w:author="NIZAR" w:date="2023-06-01T13:31:00Z"/>
            </w:rPr>
          </w:rPrChange>
        </w:rPr>
        <w:pPrChange w:id="124" w:author="NIZAR" w:date="2023-06-01T13:31:00Z">
          <w:pPr/>
        </w:pPrChange>
      </w:pPr>
    </w:p>
    <w:p w14:paraId="6A2AD654" w14:textId="59EC6DD8" w:rsidR="00A11450" w:rsidRDefault="00A11450">
      <w:pPr>
        <w:ind w:left="5670"/>
        <w:jc w:val="both"/>
        <w:rPr>
          <w:ins w:id="125" w:author="NIZAR" w:date="2023-06-01T13:34:00Z"/>
          <w:rFonts w:ascii="Times New Roman" w:hAnsi="Times New Roman" w:cs="Times New Roman"/>
          <w:sz w:val="24"/>
        </w:rPr>
        <w:pPrChange w:id="126"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7" w:author="NIZAR" w:date="2023-06-01T13:31:00Z">
            <w:rPr/>
          </w:rPrChange>
        </w:rPr>
        <w:pPrChange w:id="128" w:author="NIZAR" w:date="2023-06-01T13:31:00Z">
          <w:pPr/>
        </w:pPrChange>
      </w:pPr>
    </w:p>
    <w:p w14:paraId="60BAF6FD" w14:textId="1A7AA139" w:rsidR="00B36606" w:rsidRDefault="00183830">
      <w:pPr>
        <w:ind w:left="5670"/>
        <w:jc w:val="both"/>
        <w:pPrChange w:id="129" w:author="NIZAR" w:date="2023-06-01T13:31:00Z">
          <w:pPr/>
        </w:pPrChange>
      </w:pPr>
      <w:r w:rsidRPr="00A11450">
        <w:rPr>
          <w:rFonts w:ascii="Times New Roman" w:hAnsi="Times New Roman" w:cs="Times New Roman"/>
          <w:sz w:val="24"/>
          <w:rPrChange w:id="130"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31" w:name="_Toc136983362"/>
      <w:r>
        <w:lastRenderedPageBreak/>
        <w:t>DAFTAR ISI</w:t>
      </w:r>
      <w:bookmarkEnd w:id="131"/>
      <w:r w:rsidR="00266D6A">
        <w:t xml:space="preserve"> </w:t>
      </w:r>
    </w:p>
    <w:p w14:paraId="1F7ADDEE" w14:textId="2E4267B1" w:rsidR="00554A2F" w:rsidRDefault="00554A2F" w:rsidP="00B36606"/>
    <w:sdt>
      <w:sdtPr>
        <w:rPr>
          <w:rFonts w:ascii="Arial" w:eastAsia="Arial" w:hAnsi="Arial" w:cs="Arial"/>
          <w:color w:val="auto"/>
          <w:sz w:val="22"/>
          <w:szCs w:val="22"/>
        </w:rPr>
        <w:id w:val="79266330"/>
        <w:docPartObj>
          <w:docPartGallery w:val="Table of Contents"/>
          <w:docPartUnique/>
        </w:docPartObj>
      </w:sdtPr>
      <w:sdtEndPr>
        <w:rPr>
          <w:b/>
          <w:bCs/>
          <w:noProof/>
        </w:rPr>
      </w:sdtEndPr>
      <w:sdtContent>
        <w:p w14:paraId="20C4FFAF" w14:textId="13C0B717" w:rsidR="00A33BE3" w:rsidRPr="00A33BE3" w:rsidRDefault="00A33BE3" w:rsidP="00A33BE3">
          <w:pPr>
            <w:pStyle w:val="TOCHeading"/>
            <w:spacing w:before="0" w:line="240" w:lineRule="auto"/>
            <w:rPr>
              <w:rFonts w:ascii="Times New Roman" w:hAnsi="Times New Roman" w:cs="Times New Roman"/>
              <w:sz w:val="24"/>
              <w:szCs w:val="24"/>
            </w:rPr>
          </w:pPr>
        </w:p>
        <w:p w14:paraId="611B9DFE" w14:textId="7BD9F12E" w:rsidR="00A33BE3" w:rsidRPr="00A33BE3" w:rsidRDefault="00A33BE3" w:rsidP="006C1B7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EF195A">
              <w:rPr>
                <w:noProof/>
                <w:webHidden/>
              </w:rPr>
              <w:t>ii</w:t>
            </w:r>
            <w:r w:rsidRPr="00A33BE3">
              <w:rPr>
                <w:noProof/>
                <w:webHidden/>
              </w:rPr>
              <w:fldChar w:fldCharType="end"/>
            </w:r>
          </w:hyperlink>
        </w:p>
        <w:p w14:paraId="7B890A43" w14:textId="2499F042" w:rsidR="00A33BE3" w:rsidRPr="00A33BE3" w:rsidRDefault="00AC14AB" w:rsidP="006C1B77">
          <w:pPr>
            <w:pStyle w:val="TOC1"/>
            <w:rPr>
              <w:rFonts w:eastAsiaTheme="minorEastAsia"/>
              <w:noProof/>
            </w:rPr>
          </w:pPr>
          <w:hyperlink w:anchor="_Toc136983362" w:history="1">
            <w:r w:rsidR="00A33BE3" w:rsidRPr="00A33BE3">
              <w:rPr>
                <w:rStyle w:val="Hyperlink"/>
                <w:rFonts w:ascii="Times New Roman" w:hAnsi="Times New Roman" w:cs="Times New Roman"/>
                <w:noProof/>
                <w:sz w:val="24"/>
                <w:szCs w:val="24"/>
              </w:rPr>
              <w:t>DAFTAR IS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2 \h </w:instrText>
            </w:r>
            <w:r w:rsidR="00A33BE3" w:rsidRPr="00A33BE3">
              <w:rPr>
                <w:noProof/>
                <w:webHidden/>
              </w:rPr>
            </w:r>
            <w:r w:rsidR="00A33BE3" w:rsidRPr="00A33BE3">
              <w:rPr>
                <w:noProof/>
                <w:webHidden/>
              </w:rPr>
              <w:fldChar w:fldCharType="separate"/>
            </w:r>
            <w:r w:rsidR="00EF195A">
              <w:rPr>
                <w:noProof/>
                <w:webHidden/>
              </w:rPr>
              <w:t>iii</w:t>
            </w:r>
            <w:r w:rsidR="00A33BE3" w:rsidRPr="00A33BE3">
              <w:rPr>
                <w:noProof/>
                <w:webHidden/>
              </w:rPr>
              <w:fldChar w:fldCharType="end"/>
            </w:r>
          </w:hyperlink>
        </w:p>
        <w:p w14:paraId="535BA93F" w14:textId="41DB6704" w:rsidR="00A33BE3" w:rsidRDefault="00AC14AB" w:rsidP="006C1B77">
          <w:pPr>
            <w:pStyle w:val="TOC1"/>
            <w:rPr>
              <w:rStyle w:val="Hyperlink"/>
              <w:rFonts w:ascii="Times New Roman" w:hAnsi="Times New Roman" w:cs="Times New Roman"/>
              <w:noProof/>
              <w:sz w:val="24"/>
              <w:szCs w:val="24"/>
            </w:rPr>
          </w:pPr>
          <w:hyperlink w:anchor="_Toc136983363" w:history="1">
            <w:r w:rsidR="00A33BE3" w:rsidRPr="00A33BE3">
              <w:rPr>
                <w:rStyle w:val="Hyperlink"/>
                <w:rFonts w:ascii="Times New Roman" w:hAnsi="Times New Roman" w:cs="Times New Roman"/>
                <w:noProof/>
                <w:sz w:val="24"/>
                <w:szCs w:val="24"/>
              </w:rPr>
              <w:t>DAFTAR TABEL</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3 \h </w:instrText>
            </w:r>
            <w:r w:rsidR="00A33BE3" w:rsidRPr="00A33BE3">
              <w:rPr>
                <w:noProof/>
                <w:webHidden/>
              </w:rPr>
            </w:r>
            <w:r w:rsidR="00A33BE3" w:rsidRPr="00A33BE3">
              <w:rPr>
                <w:noProof/>
                <w:webHidden/>
              </w:rPr>
              <w:fldChar w:fldCharType="separate"/>
            </w:r>
            <w:r w:rsidR="00EF195A">
              <w:rPr>
                <w:noProof/>
                <w:webHidden/>
              </w:rPr>
              <w:t>iv</w:t>
            </w:r>
            <w:r w:rsidR="00A33BE3" w:rsidRPr="00A33BE3">
              <w:rPr>
                <w:noProof/>
                <w:webHidden/>
              </w:rPr>
              <w:fldChar w:fldCharType="end"/>
            </w:r>
          </w:hyperlink>
        </w:p>
        <w:p w14:paraId="05A23D1C" w14:textId="77777777" w:rsidR="006C1B77" w:rsidRPr="006C1B77" w:rsidRDefault="006C1B77" w:rsidP="006C1B77"/>
        <w:p w14:paraId="7E78A7EE" w14:textId="78A3662C" w:rsidR="00A33BE3" w:rsidRPr="00A33BE3" w:rsidRDefault="00AC14AB" w:rsidP="006C1B77">
          <w:pPr>
            <w:pStyle w:val="TOC1"/>
            <w:rPr>
              <w:rFonts w:eastAsiaTheme="minorEastAsia"/>
              <w:noProof/>
            </w:rPr>
          </w:pPr>
          <w:hyperlink w:anchor="_Toc136983364" w:history="1">
            <w:r w:rsidR="006C1B77">
              <w:rPr>
                <w:rStyle w:val="Hyperlink"/>
                <w:rFonts w:ascii="Times New Roman" w:hAnsi="Times New Roman" w:cs="Times New Roman"/>
                <w:noProof/>
                <w:sz w:val="24"/>
                <w:szCs w:val="24"/>
              </w:rPr>
              <w:t>BAB 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PENDAHULU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4 \h </w:instrText>
            </w:r>
            <w:r w:rsidR="00A33BE3" w:rsidRPr="00A33BE3">
              <w:rPr>
                <w:noProof/>
                <w:webHidden/>
              </w:rPr>
            </w:r>
            <w:r w:rsidR="00A33BE3" w:rsidRPr="00A33BE3">
              <w:rPr>
                <w:noProof/>
                <w:webHidden/>
              </w:rPr>
              <w:fldChar w:fldCharType="separate"/>
            </w:r>
            <w:r w:rsidR="00EF195A">
              <w:rPr>
                <w:noProof/>
                <w:webHidden/>
              </w:rPr>
              <w:t>1</w:t>
            </w:r>
            <w:r w:rsidR="00A33BE3" w:rsidRPr="00A33BE3">
              <w:rPr>
                <w:noProof/>
                <w:webHidden/>
              </w:rPr>
              <w:fldChar w:fldCharType="end"/>
            </w:r>
          </w:hyperlink>
        </w:p>
        <w:p w14:paraId="75CF51B0" w14:textId="4CDFE241" w:rsidR="00A33BE3" w:rsidRPr="00A33BE3" w:rsidRDefault="00AC14AB" w:rsidP="006C1B77">
          <w:pPr>
            <w:pStyle w:val="TOC2"/>
            <w:rPr>
              <w:rFonts w:eastAsiaTheme="minorEastAsia"/>
              <w:noProof/>
            </w:rPr>
          </w:pPr>
          <w:hyperlink w:anchor="_Toc136983365" w:history="1">
            <w:r w:rsidR="00A33BE3" w:rsidRPr="00A33BE3">
              <w:rPr>
                <w:rStyle w:val="Hyperlink"/>
                <w:rFonts w:ascii="Times New Roman" w:hAnsi="Times New Roman" w:cs="Times New Roman"/>
                <w:noProof/>
                <w:sz w:val="24"/>
                <w:szCs w:val="24"/>
              </w:rPr>
              <w:t>A. Latar Belakang</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5 \h </w:instrText>
            </w:r>
            <w:r w:rsidR="00A33BE3" w:rsidRPr="00A33BE3">
              <w:rPr>
                <w:noProof/>
                <w:webHidden/>
              </w:rPr>
            </w:r>
            <w:r w:rsidR="00A33BE3" w:rsidRPr="00A33BE3">
              <w:rPr>
                <w:noProof/>
                <w:webHidden/>
              </w:rPr>
              <w:fldChar w:fldCharType="separate"/>
            </w:r>
            <w:r w:rsidR="00EF195A">
              <w:rPr>
                <w:noProof/>
                <w:webHidden/>
              </w:rPr>
              <w:t>1</w:t>
            </w:r>
            <w:r w:rsidR="00A33BE3" w:rsidRPr="00A33BE3">
              <w:rPr>
                <w:noProof/>
                <w:webHidden/>
              </w:rPr>
              <w:fldChar w:fldCharType="end"/>
            </w:r>
          </w:hyperlink>
        </w:p>
        <w:p w14:paraId="2D7DD36F" w14:textId="126209AB" w:rsidR="00A33BE3" w:rsidRPr="00A33BE3" w:rsidRDefault="00AC14AB" w:rsidP="006C1B77">
          <w:pPr>
            <w:pStyle w:val="TOC2"/>
            <w:rPr>
              <w:rFonts w:eastAsiaTheme="minorEastAsia"/>
              <w:noProof/>
            </w:rPr>
          </w:pPr>
          <w:hyperlink w:anchor="_Toc136983366" w:history="1">
            <w:r w:rsidR="00A33BE3" w:rsidRPr="00A33BE3">
              <w:rPr>
                <w:rStyle w:val="Hyperlink"/>
                <w:rFonts w:ascii="Times New Roman" w:hAnsi="Times New Roman" w:cs="Times New Roman"/>
                <w:noProof/>
                <w:sz w:val="24"/>
                <w:szCs w:val="24"/>
              </w:rPr>
              <w:t>B. Fakta Realitas</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6 \h </w:instrText>
            </w:r>
            <w:r w:rsidR="00A33BE3" w:rsidRPr="00A33BE3">
              <w:rPr>
                <w:noProof/>
                <w:webHidden/>
              </w:rPr>
            </w:r>
            <w:r w:rsidR="00A33BE3" w:rsidRPr="00A33BE3">
              <w:rPr>
                <w:noProof/>
                <w:webHidden/>
              </w:rPr>
              <w:fldChar w:fldCharType="separate"/>
            </w:r>
            <w:r w:rsidR="00EF195A">
              <w:rPr>
                <w:noProof/>
                <w:webHidden/>
              </w:rPr>
              <w:t>2</w:t>
            </w:r>
            <w:r w:rsidR="00A33BE3" w:rsidRPr="00A33BE3">
              <w:rPr>
                <w:noProof/>
                <w:webHidden/>
              </w:rPr>
              <w:fldChar w:fldCharType="end"/>
            </w:r>
          </w:hyperlink>
        </w:p>
        <w:p w14:paraId="4F2524F6" w14:textId="2D9E672A" w:rsidR="00A33BE3" w:rsidRPr="00A33BE3" w:rsidRDefault="00AC14AB" w:rsidP="006C1B77">
          <w:pPr>
            <w:pStyle w:val="TOC2"/>
            <w:rPr>
              <w:rFonts w:eastAsiaTheme="minorEastAsia"/>
              <w:noProof/>
            </w:rPr>
          </w:pPr>
          <w:hyperlink w:anchor="_Toc136983367" w:history="1">
            <w:r w:rsidR="00A33BE3" w:rsidRPr="00A33BE3">
              <w:rPr>
                <w:rStyle w:val="Hyperlink"/>
                <w:rFonts w:ascii="Times New Roman" w:hAnsi="Times New Roman" w:cs="Times New Roman"/>
                <w:noProof/>
                <w:sz w:val="24"/>
                <w:szCs w:val="24"/>
              </w:rPr>
              <w:t>C. Rumusan Masalah</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7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5F07D0D3" w14:textId="605535A6" w:rsidR="00A33BE3" w:rsidRPr="00A33BE3" w:rsidRDefault="00AC14AB" w:rsidP="006C1B77">
          <w:pPr>
            <w:pStyle w:val="TOC2"/>
            <w:rPr>
              <w:rFonts w:eastAsiaTheme="minorEastAsia"/>
              <w:noProof/>
            </w:rPr>
          </w:pPr>
          <w:hyperlink w:anchor="_Toc136983368" w:history="1">
            <w:r w:rsidR="00A33BE3" w:rsidRPr="00A33BE3">
              <w:rPr>
                <w:rStyle w:val="Hyperlink"/>
                <w:rFonts w:ascii="Times New Roman" w:hAnsi="Times New Roman" w:cs="Times New Roman"/>
                <w:noProof/>
                <w:sz w:val="24"/>
                <w:szCs w:val="24"/>
              </w:rPr>
              <w:t>D. Tujuan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8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49E3183A" w14:textId="26FA7129" w:rsidR="00A33BE3" w:rsidRPr="00A33BE3" w:rsidRDefault="00AC14AB" w:rsidP="006C1B77">
          <w:pPr>
            <w:pStyle w:val="TOC2"/>
            <w:rPr>
              <w:rFonts w:eastAsiaTheme="minorEastAsia"/>
              <w:noProof/>
            </w:rPr>
          </w:pPr>
          <w:hyperlink w:anchor="_Toc136983369" w:history="1">
            <w:r w:rsidR="00A33BE3" w:rsidRPr="00A33BE3">
              <w:rPr>
                <w:rStyle w:val="Hyperlink"/>
                <w:rFonts w:ascii="Times New Roman" w:hAnsi="Times New Roman" w:cs="Times New Roman"/>
                <w:noProof/>
                <w:sz w:val="24"/>
                <w:szCs w:val="24"/>
              </w:rPr>
              <w:t>E. Manfaat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9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2825404A" w14:textId="0D18D36B" w:rsidR="00A33BE3" w:rsidRPr="00A33BE3" w:rsidRDefault="00AC14AB" w:rsidP="006C1B77">
          <w:pPr>
            <w:pStyle w:val="TOC2"/>
            <w:rPr>
              <w:rFonts w:eastAsiaTheme="minorEastAsia"/>
              <w:noProof/>
            </w:rPr>
          </w:pPr>
          <w:hyperlink w:anchor="_Toc136983370" w:history="1">
            <w:r w:rsidR="00A33BE3" w:rsidRPr="00A33BE3">
              <w:rPr>
                <w:rStyle w:val="Hyperlink"/>
                <w:rFonts w:ascii="Times New Roman" w:hAnsi="Times New Roman" w:cs="Times New Roman"/>
                <w:noProof/>
                <w:sz w:val="24"/>
                <w:szCs w:val="24"/>
              </w:rPr>
              <w:t>F. Definisi Konsep</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0 \h </w:instrText>
            </w:r>
            <w:r w:rsidR="00A33BE3" w:rsidRPr="00A33BE3">
              <w:rPr>
                <w:noProof/>
                <w:webHidden/>
              </w:rPr>
            </w:r>
            <w:r w:rsidR="00A33BE3" w:rsidRPr="00A33BE3">
              <w:rPr>
                <w:noProof/>
                <w:webHidden/>
              </w:rPr>
              <w:fldChar w:fldCharType="separate"/>
            </w:r>
            <w:r w:rsidR="00EF195A">
              <w:rPr>
                <w:noProof/>
                <w:webHidden/>
              </w:rPr>
              <w:t>4</w:t>
            </w:r>
            <w:r w:rsidR="00A33BE3" w:rsidRPr="00A33BE3">
              <w:rPr>
                <w:noProof/>
                <w:webHidden/>
              </w:rPr>
              <w:fldChar w:fldCharType="end"/>
            </w:r>
          </w:hyperlink>
        </w:p>
        <w:p w14:paraId="59C99B0E" w14:textId="42F350C7" w:rsidR="00A33BE3" w:rsidRDefault="00AC14AB" w:rsidP="006C1B77">
          <w:pPr>
            <w:pStyle w:val="TOC2"/>
            <w:rPr>
              <w:rStyle w:val="Hyperlink"/>
              <w:rFonts w:ascii="Times New Roman" w:hAnsi="Times New Roman" w:cs="Times New Roman"/>
              <w:noProof/>
              <w:sz w:val="24"/>
              <w:szCs w:val="24"/>
            </w:rPr>
          </w:pPr>
          <w:hyperlink w:anchor="_Toc136983373" w:history="1">
            <w:r w:rsidR="00A33BE3" w:rsidRPr="00A33BE3">
              <w:rPr>
                <w:rStyle w:val="Hyperlink"/>
                <w:rFonts w:ascii="Times New Roman" w:hAnsi="Times New Roman" w:cs="Times New Roman"/>
                <w:noProof/>
                <w:sz w:val="24"/>
                <w:szCs w:val="24"/>
              </w:rPr>
              <w:t>G. Sistematika Pembahas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3 \h </w:instrText>
            </w:r>
            <w:r w:rsidR="00A33BE3" w:rsidRPr="00A33BE3">
              <w:rPr>
                <w:noProof/>
                <w:webHidden/>
              </w:rPr>
            </w:r>
            <w:r w:rsidR="00A33BE3" w:rsidRPr="00A33BE3">
              <w:rPr>
                <w:noProof/>
                <w:webHidden/>
              </w:rPr>
              <w:fldChar w:fldCharType="separate"/>
            </w:r>
            <w:r w:rsidR="00EF195A">
              <w:rPr>
                <w:noProof/>
                <w:webHidden/>
              </w:rPr>
              <w:t>5</w:t>
            </w:r>
            <w:r w:rsidR="00A33BE3" w:rsidRPr="00A33BE3">
              <w:rPr>
                <w:noProof/>
                <w:webHidden/>
              </w:rPr>
              <w:fldChar w:fldCharType="end"/>
            </w:r>
          </w:hyperlink>
        </w:p>
        <w:p w14:paraId="2E84B3E4" w14:textId="77777777" w:rsidR="00C66FE8" w:rsidRPr="00C66FE8" w:rsidRDefault="00C66FE8" w:rsidP="00C66FE8"/>
        <w:p w14:paraId="264E3C02" w14:textId="33312AA5" w:rsidR="00A33BE3" w:rsidRPr="00A33BE3" w:rsidRDefault="00AC14AB" w:rsidP="006C1B77">
          <w:pPr>
            <w:pStyle w:val="TOC1"/>
            <w:rPr>
              <w:rFonts w:eastAsiaTheme="minorEastAsia"/>
              <w:noProof/>
            </w:rPr>
          </w:pPr>
          <w:hyperlink w:anchor="_Toc136983374" w:history="1">
            <w:r w:rsidR="006C1B77">
              <w:rPr>
                <w:rStyle w:val="Hyperlink"/>
                <w:rFonts w:ascii="Times New Roman" w:hAnsi="Times New Roman" w:cs="Times New Roman"/>
                <w:noProof/>
                <w:sz w:val="24"/>
                <w:szCs w:val="24"/>
              </w:rPr>
              <w:t>BAB I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LANDASAN TEOR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4 \h </w:instrText>
            </w:r>
            <w:r w:rsidR="00A33BE3" w:rsidRPr="00A33BE3">
              <w:rPr>
                <w:noProof/>
                <w:webHidden/>
              </w:rPr>
            </w:r>
            <w:r w:rsidR="00A33BE3" w:rsidRPr="00A33BE3">
              <w:rPr>
                <w:noProof/>
                <w:webHidden/>
              </w:rPr>
              <w:fldChar w:fldCharType="separate"/>
            </w:r>
            <w:r w:rsidR="00EF195A">
              <w:rPr>
                <w:noProof/>
                <w:webHidden/>
              </w:rPr>
              <w:t>6</w:t>
            </w:r>
            <w:r w:rsidR="00A33BE3" w:rsidRPr="00A33BE3">
              <w:rPr>
                <w:noProof/>
                <w:webHidden/>
              </w:rPr>
              <w:fldChar w:fldCharType="end"/>
            </w:r>
          </w:hyperlink>
        </w:p>
        <w:p w14:paraId="2260DCFD" w14:textId="5C930A1B" w:rsidR="00A33BE3" w:rsidRPr="00A33BE3" w:rsidRDefault="00AC14AB" w:rsidP="006C1B77">
          <w:pPr>
            <w:pStyle w:val="TOC2"/>
            <w:rPr>
              <w:rFonts w:eastAsiaTheme="minorEastAsia"/>
              <w:noProof/>
            </w:rPr>
          </w:pPr>
          <w:hyperlink w:anchor="_Toc136983375" w:history="1">
            <w:r w:rsidR="00A33BE3" w:rsidRPr="00A33BE3">
              <w:rPr>
                <w:rStyle w:val="Hyperlink"/>
                <w:rFonts w:ascii="Times New Roman" w:hAnsi="Times New Roman" w:cs="Times New Roman"/>
                <w:noProof/>
                <w:sz w:val="24"/>
                <w:szCs w:val="24"/>
              </w:rPr>
              <w:t>A. Kajian Teor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5 \h </w:instrText>
            </w:r>
            <w:r w:rsidR="00A33BE3" w:rsidRPr="00A33BE3">
              <w:rPr>
                <w:noProof/>
                <w:webHidden/>
              </w:rPr>
            </w:r>
            <w:r w:rsidR="00A33BE3" w:rsidRPr="00A33BE3">
              <w:rPr>
                <w:noProof/>
                <w:webHidden/>
              </w:rPr>
              <w:fldChar w:fldCharType="separate"/>
            </w:r>
            <w:r w:rsidR="00EF195A">
              <w:rPr>
                <w:noProof/>
                <w:webHidden/>
              </w:rPr>
              <w:t>6</w:t>
            </w:r>
            <w:r w:rsidR="00A33BE3" w:rsidRPr="00A33BE3">
              <w:rPr>
                <w:noProof/>
                <w:webHidden/>
              </w:rPr>
              <w:fldChar w:fldCharType="end"/>
            </w:r>
          </w:hyperlink>
        </w:p>
        <w:p w14:paraId="69A9AC33" w14:textId="294C26A3" w:rsidR="00A33BE3" w:rsidRDefault="00AC14AB" w:rsidP="006C1B77">
          <w:pPr>
            <w:pStyle w:val="TOC2"/>
            <w:rPr>
              <w:rStyle w:val="Hyperlink"/>
              <w:rFonts w:ascii="Times New Roman" w:hAnsi="Times New Roman" w:cs="Times New Roman"/>
              <w:noProof/>
              <w:sz w:val="24"/>
              <w:szCs w:val="24"/>
            </w:rPr>
          </w:pPr>
          <w:hyperlink w:anchor="_Toc136983381" w:history="1">
            <w:r w:rsidR="00A33BE3" w:rsidRPr="00A33BE3">
              <w:rPr>
                <w:rStyle w:val="Hyperlink"/>
                <w:rFonts w:ascii="Times New Roman" w:hAnsi="Times New Roman" w:cs="Times New Roman"/>
                <w:noProof/>
                <w:sz w:val="24"/>
                <w:szCs w:val="24"/>
              </w:rPr>
              <w:t>B. Penelitian Terdahulu</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1 \h </w:instrText>
            </w:r>
            <w:r w:rsidR="00A33BE3" w:rsidRPr="00A33BE3">
              <w:rPr>
                <w:noProof/>
                <w:webHidden/>
              </w:rPr>
            </w:r>
            <w:r w:rsidR="00A33BE3" w:rsidRPr="00A33BE3">
              <w:rPr>
                <w:noProof/>
                <w:webHidden/>
              </w:rPr>
              <w:fldChar w:fldCharType="separate"/>
            </w:r>
            <w:r w:rsidR="00EF195A">
              <w:rPr>
                <w:noProof/>
                <w:webHidden/>
              </w:rPr>
              <w:t>10</w:t>
            </w:r>
            <w:r w:rsidR="00A33BE3" w:rsidRPr="00A33BE3">
              <w:rPr>
                <w:noProof/>
                <w:webHidden/>
              </w:rPr>
              <w:fldChar w:fldCharType="end"/>
            </w:r>
          </w:hyperlink>
        </w:p>
        <w:p w14:paraId="0F3FF16A" w14:textId="77777777" w:rsidR="00C66FE8" w:rsidRPr="00C66FE8" w:rsidRDefault="00C66FE8" w:rsidP="00C66FE8"/>
        <w:p w14:paraId="2D3FFFB0" w14:textId="7B46F66F" w:rsidR="00A33BE3" w:rsidRPr="00A33BE3" w:rsidRDefault="00AC14AB" w:rsidP="006C1B77">
          <w:pPr>
            <w:pStyle w:val="TOC1"/>
            <w:rPr>
              <w:rFonts w:eastAsiaTheme="minorEastAsia"/>
              <w:noProof/>
            </w:rPr>
          </w:pPr>
          <w:hyperlink w:anchor="_Toc136983382" w:history="1">
            <w:r w:rsidR="006C1B77">
              <w:rPr>
                <w:rStyle w:val="Hyperlink"/>
                <w:rFonts w:ascii="Times New Roman" w:hAnsi="Times New Roman" w:cs="Times New Roman"/>
                <w:noProof/>
                <w:sz w:val="24"/>
                <w:szCs w:val="24"/>
              </w:rPr>
              <w:t>BAB II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METODE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2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0B40D0A4" w14:textId="100A320A" w:rsidR="00A33BE3" w:rsidRPr="00A33BE3" w:rsidRDefault="00AC14AB" w:rsidP="006C1B77">
          <w:pPr>
            <w:pStyle w:val="TOC2"/>
            <w:rPr>
              <w:rFonts w:eastAsiaTheme="minorEastAsia"/>
              <w:noProof/>
            </w:rPr>
          </w:pPr>
          <w:hyperlink w:anchor="_Toc136983383" w:history="1">
            <w:r w:rsidR="00A33BE3" w:rsidRPr="00A33BE3">
              <w:rPr>
                <w:rStyle w:val="Hyperlink"/>
                <w:rFonts w:ascii="Times New Roman" w:hAnsi="Times New Roman" w:cs="Times New Roman"/>
                <w:noProof/>
                <w:sz w:val="24"/>
                <w:szCs w:val="24"/>
              </w:rPr>
              <w:t>A. Pendekatan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3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5090E4EA" w14:textId="7857C599" w:rsidR="00A33BE3" w:rsidRPr="00A33BE3" w:rsidRDefault="00AC14AB" w:rsidP="006C1B77">
          <w:pPr>
            <w:pStyle w:val="TOC2"/>
            <w:rPr>
              <w:rFonts w:eastAsiaTheme="minorEastAsia"/>
              <w:noProof/>
            </w:rPr>
          </w:pPr>
          <w:hyperlink w:anchor="_Toc136983384" w:history="1">
            <w:r w:rsidR="00A33BE3" w:rsidRPr="00A33BE3">
              <w:rPr>
                <w:rStyle w:val="Hyperlink"/>
                <w:rFonts w:ascii="Times New Roman" w:hAnsi="Times New Roman" w:cs="Times New Roman"/>
                <w:noProof/>
                <w:sz w:val="24"/>
                <w:szCs w:val="24"/>
              </w:rPr>
              <w:t>B. Subjek dan Objek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4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61AACDD5" w14:textId="109E3852" w:rsidR="00A33BE3" w:rsidRPr="00A33BE3" w:rsidRDefault="00AC14AB" w:rsidP="006C1B77">
          <w:pPr>
            <w:pStyle w:val="TOC2"/>
            <w:rPr>
              <w:rFonts w:eastAsiaTheme="minorEastAsia"/>
              <w:noProof/>
            </w:rPr>
          </w:pPr>
          <w:hyperlink w:anchor="_Toc136983385" w:history="1">
            <w:r w:rsidR="00A33BE3" w:rsidRPr="00A33BE3">
              <w:rPr>
                <w:rStyle w:val="Hyperlink"/>
                <w:rFonts w:ascii="Times New Roman" w:hAnsi="Times New Roman" w:cs="Times New Roman"/>
                <w:noProof/>
                <w:sz w:val="24"/>
                <w:szCs w:val="24"/>
              </w:rPr>
              <w:t>C. Jenis dan Sumber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5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30162678" w14:textId="4EEE64FC" w:rsidR="00A33BE3" w:rsidRPr="00A33BE3" w:rsidRDefault="00AC14AB" w:rsidP="006C1B77">
          <w:pPr>
            <w:pStyle w:val="TOC2"/>
            <w:rPr>
              <w:rFonts w:eastAsiaTheme="minorEastAsia"/>
              <w:noProof/>
            </w:rPr>
          </w:pPr>
          <w:hyperlink w:anchor="_Toc136983388" w:history="1">
            <w:r w:rsidR="00A33BE3" w:rsidRPr="00A33BE3">
              <w:rPr>
                <w:rStyle w:val="Hyperlink"/>
                <w:rFonts w:ascii="Times New Roman" w:hAnsi="Times New Roman" w:cs="Times New Roman"/>
                <w:noProof/>
                <w:sz w:val="24"/>
                <w:szCs w:val="24"/>
              </w:rPr>
              <w:t>D. Waktu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8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5CCE8E87" w14:textId="1354A595" w:rsidR="00A33BE3" w:rsidRPr="00A33BE3" w:rsidRDefault="00AC14AB" w:rsidP="006C1B77">
          <w:pPr>
            <w:pStyle w:val="TOC2"/>
            <w:rPr>
              <w:rFonts w:eastAsiaTheme="minorEastAsia"/>
              <w:noProof/>
            </w:rPr>
          </w:pPr>
          <w:hyperlink w:anchor="_Toc136983389" w:history="1">
            <w:r w:rsidR="00A33BE3" w:rsidRPr="00A33BE3">
              <w:rPr>
                <w:rStyle w:val="Hyperlink"/>
                <w:rFonts w:ascii="Times New Roman" w:hAnsi="Times New Roman" w:cs="Times New Roman"/>
                <w:noProof/>
                <w:sz w:val="24"/>
                <w:szCs w:val="24"/>
              </w:rPr>
              <w:t>E. Teknik Pengumpulan Data (Dokumentasi,Observas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9 \h </w:instrText>
            </w:r>
            <w:r w:rsidR="00A33BE3" w:rsidRPr="00A33BE3">
              <w:rPr>
                <w:noProof/>
                <w:webHidden/>
              </w:rPr>
            </w:r>
            <w:r w:rsidR="00A33BE3" w:rsidRPr="00A33BE3">
              <w:rPr>
                <w:noProof/>
                <w:webHidden/>
              </w:rPr>
              <w:fldChar w:fldCharType="separate"/>
            </w:r>
            <w:r w:rsidR="00EF195A">
              <w:rPr>
                <w:noProof/>
                <w:webHidden/>
              </w:rPr>
              <w:t>14</w:t>
            </w:r>
            <w:r w:rsidR="00A33BE3" w:rsidRPr="00A33BE3">
              <w:rPr>
                <w:noProof/>
                <w:webHidden/>
              </w:rPr>
              <w:fldChar w:fldCharType="end"/>
            </w:r>
          </w:hyperlink>
        </w:p>
        <w:p w14:paraId="6636BC58" w14:textId="70873FF8" w:rsidR="00A33BE3" w:rsidRPr="00A33BE3" w:rsidRDefault="00AC14AB" w:rsidP="006C1B77">
          <w:pPr>
            <w:pStyle w:val="TOC2"/>
            <w:rPr>
              <w:rFonts w:eastAsiaTheme="minorEastAsia"/>
              <w:noProof/>
            </w:rPr>
          </w:pPr>
          <w:hyperlink w:anchor="_Toc136983392" w:history="1">
            <w:r w:rsidR="00A33BE3" w:rsidRPr="00A33BE3">
              <w:rPr>
                <w:rStyle w:val="Hyperlink"/>
                <w:rFonts w:ascii="Times New Roman" w:hAnsi="Times New Roman" w:cs="Times New Roman"/>
                <w:noProof/>
                <w:sz w:val="24"/>
                <w:szCs w:val="24"/>
              </w:rPr>
              <w:t>F. Teknik Keabsahan/Validitas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2 \h </w:instrText>
            </w:r>
            <w:r w:rsidR="00A33BE3" w:rsidRPr="00A33BE3">
              <w:rPr>
                <w:noProof/>
                <w:webHidden/>
              </w:rPr>
            </w:r>
            <w:r w:rsidR="00A33BE3" w:rsidRPr="00A33BE3">
              <w:rPr>
                <w:noProof/>
                <w:webHidden/>
              </w:rPr>
              <w:fldChar w:fldCharType="separate"/>
            </w:r>
            <w:r w:rsidR="00EF195A">
              <w:rPr>
                <w:noProof/>
                <w:webHidden/>
              </w:rPr>
              <w:t>14</w:t>
            </w:r>
            <w:r w:rsidR="00A33BE3" w:rsidRPr="00A33BE3">
              <w:rPr>
                <w:noProof/>
                <w:webHidden/>
              </w:rPr>
              <w:fldChar w:fldCharType="end"/>
            </w:r>
          </w:hyperlink>
        </w:p>
        <w:p w14:paraId="5CE46D1C" w14:textId="2149E4EA" w:rsidR="00A33BE3" w:rsidRDefault="00AC14AB" w:rsidP="006C1B77">
          <w:pPr>
            <w:pStyle w:val="TOC2"/>
            <w:rPr>
              <w:rStyle w:val="Hyperlink"/>
              <w:rFonts w:ascii="Times New Roman" w:hAnsi="Times New Roman" w:cs="Times New Roman"/>
              <w:noProof/>
              <w:sz w:val="24"/>
              <w:szCs w:val="24"/>
            </w:rPr>
          </w:pPr>
          <w:hyperlink w:anchor="_Toc136983393" w:history="1">
            <w:r w:rsidR="00A33BE3" w:rsidRPr="00A33BE3">
              <w:rPr>
                <w:rStyle w:val="Hyperlink"/>
                <w:rFonts w:ascii="Times New Roman" w:hAnsi="Times New Roman" w:cs="Times New Roman"/>
                <w:noProof/>
                <w:sz w:val="24"/>
                <w:szCs w:val="24"/>
              </w:rPr>
              <w:t>G. Teknik Analisis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3 \h </w:instrText>
            </w:r>
            <w:r w:rsidR="00A33BE3" w:rsidRPr="00A33BE3">
              <w:rPr>
                <w:noProof/>
                <w:webHidden/>
              </w:rPr>
            </w:r>
            <w:r w:rsidR="00A33BE3" w:rsidRPr="00A33BE3">
              <w:rPr>
                <w:noProof/>
                <w:webHidden/>
              </w:rPr>
              <w:fldChar w:fldCharType="separate"/>
            </w:r>
            <w:r w:rsidR="00EF195A">
              <w:rPr>
                <w:noProof/>
                <w:webHidden/>
              </w:rPr>
              <w:t>15</w:t>
            </w:r>
            <w:r w:rsidR="00A33BE3" w:rsidRPr="00A33BE3">
              <w:rPr>
                <w:noProof/>
                <w:webHidden/>
              </w:rPr>
              <w:fldChar w:fldCharType="end"/>
            </w:r>
          </w:hyperlink>
        </w:p>
        <w:p w14:paraId="62D545A3" w14:textId="77777777" w:rsidR="00C66FE8" w:rsidRPr="00C66FE8" w:rsidRDefault="00C66FE8" w:rsidP="00C66FE8"/>
        <w:p w14:paraId="423AAFA7" w14:textId="63700A99" w:rsidR="00A33BE3" w:rsidRPr="00A33BE3" w:rsidRDefault="00AC14AB" w:rsidP="006C1B77">
          <w:pPr>
            <w:pStyle w:val="TOC1"/>
            <w:rPr>
              <w:rFonts w:eastAsiaTheme="minorEastAsia"/>
              <w:noProof/>
            </w:rPr>
          </w:pPr>
          <w:hyperlink w:anchor="_Toc136983394" w:history="1">
            <w:r w:rsidR="006C1B77">
              <w:rPr>
                <w:rStyle w:val="Hyperlink"/>
                <w:rFonts w:ascii="Times New Roman" w:hAnsi="Times New Roman" w:cs="Times New Roman"/>
                <w:noProof/>
                <w:sz w:val="24"/>
                <w:szCs w:val="24"/>
              </w:rPr>
              <w:t>BAB IV</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HASIL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4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60716365" w14:textId="0B0257BE" w:rsidR="00A33BE3" w:rsidRPr="00A33BE3" w:rsidRDefault="00AC14AB" w:rsidP="006C1B77">
          <w:pPr>
            <w:pStyle w:val="TOC2"/>
            <w:rPr>
              <w:rFonts w:eastAsiaTheme="minorEastAsia"/>
              <w:noProof/>
            </w:rPr>
          </w:pPr>
          <w:hyperlink w:anchor="_Toc136983395" w:history="1">
            <w:r w:rsidR="00A33BE3" w:rsidRPr="00A33BE3">
              <w:rPr>
                <w:rStyle w:val="Hyperlink"/>
                <w:rFonts w:ascii="Times New Roman" w:hAnsi="Times New Roman" w:cs="Times New Roman"/>
                <w:noProof/>
                <w:sz w:val="24"/>
                <w:szCs w:val="24"/>
              </w:rPr>
              <w:t>A. Gambaran Umum Serial Drama Revenge Of Others 2022</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5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78FF0FB3" w14:textId="5B9A8319" w:rsidR="00A33BE3" w:rsidRPr="00A33BE3" w:rsidRDefault="00AC14AB" w:rsidP="006C1B77">
          <w:pPr>
            <w:pStyle w:val="TOC2"/>
            <w:rPr>
              <w:rFonts w:eastAsiaTheme="minorEastAsia"/>
              <w:noProof/>
            </w:rPr>
          </w:pPr>
          <w:hyperlink w:anchor="_Toc136983396" w:history="1">
            <w:r w:rsidR="00A33BE3" w:rsidRPr="00A33BE3">
              <w:rPr>
                <w:rStyle w:val="Hyperlink"/>
                <w:rFonts w:ascii="Times New Roman" w:hAnsi="Times New Roman" w:cs="Times New Roman"/>
                <w:noProof/>
                <w:sz w:val="24"/>
                <w:szCs w:val="24"/>
              </w:rPr>
              <w:t>B. Sajian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6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6C0A4973" w14:textId="22060B76" w:rsidR="00A33BE3" w:rsidRDefault="00AC14AB" w:rsidP="006C1B77">
          <w:pPr>
            <w:pStyle w:val="TOC2"/>
            <w:rPr>
              <w:rStyle w:val="Hyperlink"/>
              <w:rFonts w:ascii="Times New Roman" w:hAnsi="Times New Roman" w:cs="Times New Roman"/>
              <w:noProof/>
              <w:sz w:val="24"/>
              <w:szCs w:val="24"/>
            </w:rPr>
          </w:pPr>
          <w:hyperlink w:anchor="_Toc136983397" w:history="1">
            <w:r w:rsidR="00A33BE3" w:rsidRPr="00A33BE3">
              <w:rPr>
                <w:rStyle w:val="Hyperlink"/>
                <w:rFonts w:ascii="Times New Roman" w:hAnsi="Times New Roman" w:cs="Times New Roman"/>
                <w:noProof/>
                <w:sz w:val="24"/>
                <w:szCs w:val="24"/>
              </w:rPr>
              <w:t xml:space="preserve">C. Analisis </w:t>
            </w:r>
            <w:r w:rsidR="00A33BE3" w:rsidRPr="00A33BE3">
              <w:rPr>
                <w:rStyle w:val="Hyperlink"/>
                <w:rFonts w:ascii="Times New Roman" w:hAnsi="Times New Roman" w:cs="Times New Roman"/>
                <w:i/>
                <w:noProof/>
                <w:sz w:val="24"/>
                <w:szCs w:val="24"/>
              </w:rPr>
              <w:t>Bullying</w:t>
            </w:r>
            <w:r w:rsidR="00A33BE3" w:rsidRPr="00A33BE3">
              <w:rPr>
                <w:rStyle w:val="Hyperlink"/>
                <w:rFonts w:ascii="Times New Roman" w:hAnsi="Times New Roman" w:cs="Times New Roman"/>
                <w:noProof/>
                <w:sz w:val="24"/>
                <w:szCs w:val="24"/>
              </w:rPr>
              <w:t xml:space="preserve"> Dalam Serial Drama Revenge Of Others 2022</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7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078A0934" w14:textId="77777777" w:rsidR="00C66FE8" w:rsidRPr="00C66FE8" w:rsidRDefault="00C66FE8" w:rsidP="00C66FE8"/>
        <w:p w14:paraId="61B0B1B1" w14:textId="5C789D04" w:rsidR="00A33BE3" w:rsidRPr="00A33BE3" w:rsidRDefault="00AC14AB" w:rsidP="006C1B77">
          <w:pPr>
            <w:pStyle w:val="TOC1"/>
            <w:rPr>
              <w:rFonts w:eastAsiaTheme="minorEastAsia"/>
              <w:noProof/>
            </w:rPr>
          </w:pPr>
          <w:hyperlink w:anchor="_Toc136983398" w:history="1">
            <w:r w:rsidR="006C1B77">
              <w:rPr>
                <w:rStyle w:val="Hyperlink"/>
                <w:rFonts w:ascii="Times New Roman" w:hAnsi="Times New Roman" w:cs="Times New Roman"/>
                <w:noProof/>
                <w:sz w:val="24"/>
                <w:szCs w:val="24"/>
              </w:rPr>
              <w:t>BAB V</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PENUTUP</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8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529DC950" w14:textId="37FF570A" w:rsidR="00A33BE3" w:rsidRPr="00A33BE3" w:rsidRDefault="00AC14AB" w:rsidP="006C1B77">
          <w:pPr>
            <w:pStyle w:val="TOC2"/>
            <w:rPr>
              <w:rFonts w:eastAsiaTheme="minorEastAsia"/>
              <w:noProof/>
            </w:rPr>
          </w:pPr>
          <w:hyperlink w:anchor="_Toc136983399" w:history="1">
            <w:r w:rsidR="00A33BE3" w:rsidRPr="00A33BE3">
              <w:rPr>
                <w:rStyle w:val="Hyperlink"/>
                <w:rFonts w:ascii="Times New Roman" w:hAnsi="Times New Roman" w:cs="Times New Roman"/>
                <w:noProof/>
                <w:sz w:val="24"/>
                <w:szCs w:val="24"/>
              </w:rPr>
              <w:t>A. Kesimpul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9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0A40DF21" w14:textId="72E8A725" w:rsidR="00A33BE3" w:rsidRDefault="00AC14AB" w:rsidP="006C1B77">
          <w:pPr>
            <w:pStyle w:val="TOC2"/>
            <w:rPr>
              <w:rStyle w:val="Hyperlink"/>
              <w:rFonts w:ascii="Times New Roman" w:hAnsi="Times New Roman" w:cs="Times New Roman"/>
              <w:noProof/>
              <w:sz w:val="24"/>
              <w:szCs w:val="24"/>
            </w:rPr>
          </w:pPr>
          <w:hyperlink w:anchor="_Toc136983400" w:history="1">
            <w:r w:rsidR="00A33BE3" w:rsidRPr="00A33BE3">
              <w:rPr>
                <w:rStyle w:val="Hyperlink"/>
                <w:rFonts w:ascii="Times New Roman" w:hAnsi="Times New Roman" w:cs="Times New Roman"/>
                <w:noProof/>
                <w:sz w:val="24"/>
                <w:szCs w:val="24"/>
              </w:rPr>
              <w:t>B. Saran (Peneliti Selanjutnya, Khlayak Umum)</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400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7C63E1F0" w14:textId="77777777" w:rsidR="00756FF9" w:rsidRPr="00756FF9" w:rsidRDefault="00756FF9" w:rsidP="00756FF9"/>
        <w:p w14:paraId="567477D4" w14:textId="45C7F1B5" w:rsidR="00A33BE3" w:rsidRPr="00A33BE3" w:rsidRDefault="00AC14AB" w:rsidP="006C1B77">
          <w:pPr>
            <w:pStyle w:val="TOC1"/>
            <w:rPr>
              <w:rFonts w:eastAsiaTheme="minorEastAsia"/>
              <w:noProof/>
            </w:rPr>
          </w:pPr>
          <w:hyperlink w:anchor="_Toc136983403" w:history="1">
            <w:r w:rsidR="00A33BE3" w:rsidRPr="00A33BE3">
              <w:rPr>
                <w:rStyle w:val="Hyperlink"/>
                <w:rFonts w:ascii="Times New Roman" w:hAnsi="Times New Roman" w:cs="Times New Roman"/>
                <w:noProof/>
                <w:sz w:val="24"/>
                <w:szCs w:val="24"/>
              </w:rPr>
              <w:t>DAFTAR PUSTAK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403 \h </w:instrText>
            </w:r>
            <w:r w:rsidR="00A33BE3" w:rsidRPr="00A33BE3">
              <w:rPr>
                <w:noProof/>
                <w:webHidden/>
              </w:rPr>
            </w:r>
            <w:r w:rsidR="00A33BE3" w:rsidRPr="00A33BE3">
              <w:rPr>
                <w:noProof/>
                <w:webHidden/>
              </w:rPr>
              <w:fldChar w:fldCharType="separate"/>
            </w:r>
            <w:r w:rsidR="00EF195A">
              <w:rPr>
                <w:noProof/>
                <w:webHidden/>
              </w:rPr>
              <w:t>18</w:t>
            </w:r>
            <w:r w:rsidR="00A33BE3" w:rsidRPr="00A33BE3">
              <w:rPr>
                <w:noProof/>
                <w:webHidden/>
              </w:rPr>
              <w:fldChar w:fldCharType="end"/>
            </w:r>
          </w:hyperlink>
        </w:p>
        <w:p w14:paraId="40919286" w14:textId="09EF1DA6" w:rsidR="00A33BE3" w:rsidRDefault="00A33BE3" w:rsidP="00A33BE3">
          <w:pPr>
            <w:spacing w:line="240" w:lineRule="auto"/>
          </w:pPr>
          <w:r w:rsidRPr="00A33BE3">
            <w:rPr>
              <w:rFonts w:ascii="Times New Roman" w:hAnsi="Times New Roman" w:cs="Times New Roman"/>
              <w:b/>
              <w:bCs/>
              <w:noProof/>
              <w:sz w:val="24"/>
              <w:szCs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132" w:name="_Toc136983363"/>
      <w:r>
        <w:lastRenderedPageBreak/>
        <w:t>DAFTAR TABEL</w:t>
      </w:r>
      <w:bookmarkEnd w:id="132"/>
    </w:p>
    <w:p w14:paraId="3CAB431D" w14:textId="77777777" w:rsidR="00C94B6C" w:rsidRDefault="00C94B6C"/>
    <w:p w14:paraId="6D32BAC8" w14:textId="4F20618F" w:rsidR="00D97B53" w:rsidRDefault="00D97B53"/>
    <w:p w14:paraId="3BEDD648" w14:textId="0DA45707" w:rsidR="003F0D96" w:rsidRDefault="003F0D96">
      <w:r>
        <w:br w:type="page"/>
      </w:r>
    </w:p>
    <w:p w14:paraId="55007609" w14:textId="77777777" w:rsidR="00004BF4" w:rsidRDefault="00004BF4" w:rsidP="00025AF9">
      <w:pPr>
        <w:pStyle w:val="Heading1"/>
        <w:sectPr w:rsidR="00004BF4" w:rsidSect="00D143E5">
          <w:footerReference w:type="default" r:id="rId9"/>
          <w:pgSz w:w="11909" w:h="16834"/>
          <w:pgMar w:top="1701" w:right="1701" w:bottom="1701" w:left="2268" w:header="720" w:footer="720" w:gutter="0"/>
          <w:pgNumType w:fmt="lowerRoman"/>
          <w:cols w:space="720"/>
          <w:titlePg/>
          <w:docGrid w:linePitch="299"/>
        </w:sectPr>
      </w:pPr>
    </w:p>
    <w:p w14:paraId="65F324B8" w14:textId="25A20E04" w:rsidR="00120C5A" w:rsidRPr="00765A51" w:rsidRDefault="00120C5A" w:rsidP="00025AF9">
      <w:pPr>
        <w:pStyle w:val="Heading1"/>
      </w:pPr>
      <w:r w:rsidRPr="00765A51">
        <w:lastRenderedPageBreak/>
        <w:br/>
      </w:r>
      <w:bookmarkStart w:id="133" w:name="_Toc136983364"/>
      <w:r w:rsidRPr="00765A51">
        <w:t>PENDAHULUAN</w:t>
      </w:r>
      <w:bookmarkStart w:id="134" w:name="_dp2kg4kz021g" w:colFirst="0" w:colLast="0"/>
      <w:bookmarkEnd w:id="133"/>
      <w:bookmarkEnd w:id="134"/>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135" w:name="_Toc136983365"/>
      <w:commentRangeStart w:id="136"/>
      <w:r w:rsidRPr="00765A51">
        <w:t>Latar</w:t>
      </w:r>
      <w:commentRangeEnd w:id="136"/>
      <w:r w:rsidR="00785542" w:rsidRPr="00765A51">
        <w:rPr>
          <w:rStyle w:val="CommentReference"/>
          <w:rFonts w:cs="Times New Roman"/>
          <w:sz w:val="24"/>
          <w:szCs w:val="24"/>
        </w:rPr>
        <w:commentReference w:id="136"/>
      </w:r>
      <w:r w:rsidRPr="00765A51">
        <w:t xml:space="preserve"> Belakang</w:t>
      </w:r>
      <w:bookmarkEnd w:id="135"/>
    </w:p>
    <w:p w14:paraId="0000003D" w14:textId="0EA851C4"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137"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59942C3E"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138"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139"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140"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369E6329"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141"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142"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143"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144"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145"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146"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48A23631" w:rsidR="00367567" w:rsidRPr="00765A51" w:rsidRDefault="009202CF" w:rsidP="000236B8">
      <w:pPr>
        <w:ind w:left="426" w:firstLine="720"/>
        <w:jc w:val="both"/>
        <w:rPr>
          <w:rFonts w:ascii="Times New Roman" w:eastAsia="Times New Roman" w:hAnsi="Times New Roman" w:cs="Times New Roman"/>
          <w:sz w:val="24"/>
          <w:szCs w:val="24"/>
        </w:rPr>
      </w:pPr>
      <w:commentRangeStart w:id="147"/>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yaitu pesan dapat dilihat secara visual, eskpresi sebagai pendukung pesan yang </w:t>
      </w:r>
      <w:r w:rsidR="005B3697" w:rsidRPr="00765A51">
        <w:rPr>
          <w:rFonts w:ascii="Times New Roman" w:eastAsia="Times New Roman" w:hAnsi="Times New Roman" w:cs="Times New Roman"/>
          <w:sz w:val="24"/>
          <w:szCs w:val="24"/>
        </w:rPr>
        <w:lastRenderedPageBreak/>
        <w:t>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148"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147"/>
      <w:r w:rsidR="00327082" w:rsidRPr="00765A51">
        <w:rPr>
          <w:rFonts w:ascii="Times New Roman" w:eastAsia="Times New Roman" w:hAnsi="Times New Roman" w:cs="Times New Roman"/>
          <w:sz w:val="24"/>
          <w:szCs w:val="24"/>
        </w:rPr>
        <w:commentReference w:id="147"/>
      </w:r>
    </w:p>
    <w:p w14:paraId="07350FC7" w14:textId="6E8F9D7D" w:rsidR="00367567" w:rsidRPr="00765A51" w:rsidRDefault="00773DF6" w:rsidP="000236B8">
      <w:pPr>
        <w:ind w:left="426" w:firstLine="720"/>
        <w:jc w:val="both"/>
        <w:rPr>
          <w:rFonts w:ascii="Times New Roman" w:eastAsia="Times New Roman" w:hAnsi="Times New Roman" w:cs="Times New Roman"/>
          <w:sz w:val="24"/>
          <w:szCs w:val="24"/>
        </w:rPr>
      </w:pPr>
      <w:commentRangeStart w:id="149"/>
      <w:r w:rsidRPr="00765A51">
        <w:rPr>
          <w:rFonts w:ascii="Times New Roman" w:eastAsia="Times New Roman" w:hAnsi="Times New Roman" w:cs="Times New Roman"/>
          <w:sz w:val="24"/>
          <w:szCs w:val="24"/>
        </w:rPr>
        <w:t xml:space="preserve">Analisis perilaku </w:t>
      </w:r>
      <w:del w:id="150"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DB118A">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149"/>
      <w:r w:rsidR="00685132" w:rsidRPr="00765A51">
        <w:rPr>
          <w:rStyle w:val="CommentReference"/>
          <w:rFonts w:ascii="Times New Roman" w:hAnsi="Times New Roman" w:cs="Times New Roman"/>
          <w:sz w:val="24"/>
          <w:szCs w:val="24"/>
        </w:rPr>
        <w:commentReference w:id="149"/>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151" w:name="_Toc136983366"/>
      <w:r w:rsidRPr="00765A51">
        <w:t>Fakta Realitas</w:t>
      </w:r>
      <w:bookmarkEnd w:id="151"/>
    </w:p>
    <w:p w14:paraId="24C8308E" w14:textId="2052B83D" w:rsidR="002A7BBC" w:rsidRPr="00765A51" w:rsidRDefault="00DB118A" w:rsidP="005F242E">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3004EDBB"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152"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153"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36394D28"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154"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DB118A">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155"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156"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157"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DB118A">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158"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123B8B48" w:rsidR="00A33270" w:rsidRPr="00765A51" w:rsidRDefault="00DB118A" w:rsidP="005F242E">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159" w:author="NIZAR" w:date="2023-05-25T09:09:00Z">
        <w:r w:rsidR="00056B63" w:rsidRPr="00765A51" w:rsidDel="00743610">
          <w:rPr>
            <w:rFonts w:ascii="Times New Roman" w:eastAsia="Times New Roman" w:hAnsi="Times New Roman" w:cs="Times New Roman"/>
            <w:i/>
            <w:sz w:val="24"/>
            <w:szCs w:val="24"/>
          </w:rPr>
          <w:delText>bullying</w:delText>
        </w:r>
      </w:del>
      <w:r>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160" w:author="NIZAR" w:date="2023-05-25T09:09:00Z">
        <w:r w:rsidR="00056B63" w:rsidRPr="00765A51" w:rsidDel="00743610">
          <w:rPr>
            <w:rFonts w:ascii="Times New Roman" w:hAnsi="Times New Roman" w:cs="Times New Roman"/>
            <w:i/>
            <w:sz w:val="24"/>
            <w:szCs w:val="24"/>
          </w:rPr>
          <w:delText>bullying</w:delText>
        </w:r>
      </w:del>
      <w:r>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13B3BB84" w14:textId="38E07452" w:rsidR="00B15C2C" w:rsidRPr="00B15C2C" w:rsidRDefault="00BA53FF" w:rsidP="00BA53FF">
      <w:pPr>
        <w:pStyle w:val="Caption"/>
        <w:jc w:val="center"/>
        <w:rPr>
          <w:rFonts w:ascii="Times New Roman" w:hAnsi="Times New Roman" w:cs="Times New Roman"/>
          <w:i w:val="0"/>
          <w:color w:val="auto"/>
          <w:sz w:val="24"/>
          <w:szCs w:val="24"/>
        </w:rPr>
      </w:pPr>
      <w:r w:rsidRPr="00BA53FF">
        <w:rPr>
          <w:rFonts w:ascii="Times New Roman" w:hAnsi="Times New Roman" w:cs="Times New Roman"/>
          <w:i w:val="0"/>
          <w:color w:val="auto"/>
          <w:sz w:val="24"/>
          <w:szCs w:val="24"/>
        </w:rPr>
        <w:lastRenderedPageBreak/>
        <w:t xml:space="preserve">Tabel 1. </w:t>
      </w:r>
      <w:r w:rsidRPr="00BA53FF">
        <w:rPr>
          <w:rFonts w:ascii="Times New Roman" w:hAnsi="Times New Roman" w:cs="Times New Roman"/>
          <w:i w:val="0"/>
          <w:color w:val="auto"/>
          <w:sz w:val="24"/>
          <w:szCs w:val="24"/>
        </w:rPr>
        <w:fldChar w:fldCharType="begin"/>
      </w:r>
      <w:r w:rsidRPr="00BA53FF">
        <w:rPr>
          <w:rFonts w:ascii="Times New Roman" w:hAnsi="Times New Roman" w:cs="Times New Roman"/>
          <w:i w:val="0"/>
          <w:color w:val="auto"/>
          <w:sz w:val="24"/>
          <w:szCs w:val="24"/>
        </w:rPr>
        <w:instrText xml:space="preserve"> SEQ Tabel_1. \* ARABIC </w:instrText>
      </w:r>
      <w:r w:rsidRPr="00BA53FF">
        <w:rPr>
          <w:rFonts w:ascii="Times New Roman" w:hAnsi="Times New Roman" w:cs="Times New Roman"/>
          <w:i w:val="0"/>
          <w:color w:val="auto"/>
          <w:sz w:val="24"/>
          <w:szCs w:val="24"/>
        </w:rPr>
        <w:fldChar w:fldCharType="separate"/>
      </w:r>
      <w:r w:rsidRPr="00BA53FF">
        <w:rPr>
          <w:rFonts w:ascii="Times New Roman" w:hAnsi="Times New Roman" w:cs="Times New Roman"/>
          <w:i w:val="0"/>
          <w:color w:val="auto"/>
          <w:sz w:val="24"/>
          <w:szCs w:val="24"/>
        </w:rPr>
        <w:t>1</w:t>
      </w:r>
      <w:r w:rsidRPr="00BA53FF">
        <w:rPr>
          <w:rFonts w:ascii="Times New Roman" w:hAnsi="Times New Roman" w:cs="Times New Roman"/>
          <w:i w:val="0"/>
          <w:color w:val="auto"/>
          <w:sz w:val="24"/>
          <w:szCs w:val="24"/>
        </w:rPr>
        <w:fldChar w:fldCharType="end"/>
      </w:r>
      <w:r w:rsidRPr="00BA53FF">
        <w:rPr>
          <w:rFonts w:ascii="Times New Roman" w:hAnsi="Times New Roman" w:cs="Times New Roman"/>
          <w:i w:val="0"/>
          <w:color w:val="auto"/>
          <w:sz w:val="24"/>
          <w:szCs w:val="24"/>
        </w:rPr>
        <w:t>Cyberbullying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01B032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16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07B9950A"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16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4BAD4EE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16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164" w:name="_7k27wcoldnqb" w:colFirst="0" w:colLast="0"/>
      <w:bookmarkStart w:id="165" w:name="_Toc136983367"/>
      <w:bookmarkEnd w:id="164"/>
      <w:r w:rsidRPr="00765A51">
        <w:t>Rumusan Masalah</w:t>
      </w:r>
      <w:bookmarkEnd w:id="165"/>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7B771726" w:rsidR="00956526" w:rsidRPr="00765A51" w:rsidRDefault="00956526">
      <w:pPr>
        <w:pStyle w:val="ListParagraph"/>
        <w:numPr>
          <w:ilvl w:val="0"/>
          <w:numId w:val="5"/>
        </w:numPr>
        <w:ind w:left="851"/>
        <w:jc w:val="both"/>
        <w:rPr>
          <w:rFonts w:ascii="Times New Roman" w:hAnsi="Times New Roman" w:cs="Times New Roman"/>
          <w:sz w:val="24"/>
          <w:szCs w:val="24"/>
        </w:rPr>
        <w:pPrChange w:id="166"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167"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3BA62426"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168"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169" w:name="_qgtyuzs2we0p" w:colFirst="0" w:colLast="0"/>
      <w:bookmarkStart w:id="170" w:name="_Toc136983368"/>
      <w:bookmarkEnd w:id="169"/>
      <w:r w:rsidRPr="00765A51">
        <w:t>Tujuan</w:t>
      </w:r>
      <w:r w:rsidR="0094312E" w:rsidRPr="00765A51">
        <w:t xml:space="preserve"> Penelitian</w:t>
      </w:r>
      <w:bookmarkEnd w:id="170"/>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9CCC2AA" w:rsidR="009E37B3" w:rsidRPr="00765A51" w:rsidRDefault="00203880">
      <w:pPr>
        <w:pStyle w:val="ListParagraph"/>
        <w:numPr>
          <w:ilvl w:val="0"/>
          <w:numId w:val="15"/>
        </w:numPr>
        <w:ind w:left="851"/>
        <w:jc w:val="both"/>
        <w:rPr>
          <w:rFonts w:ascii="Times New Roman" w:hAnsi="Times New Roman" w:cs="Times New Roman"/>
          <w:sz w:val="24"/>
          <w:szCs w:val="24"/>
        </w:rPr>
        <w:pPrChange w:id="171"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172"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3B8F9244"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del w:id="173"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174" w:name="_Toc136983369"/>
      <w:r w:rsidRPr="00765A51">
        <w:t>Manfaat Penelitian</w:t>
      </w:r>
      <w:bookmarkEnd w:id="174"/>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0D15BA77"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175"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7F9466A6" w14:textId="0AEAD1E4" w:rsidR="0008431A" w:rsidRDefault="0008431A">
      <w:pPr>
        <w:pStyle w:val="Heading2"/>
        <w:rPr>
          <w:ins w:id="176" w:author="NIZAR" w:date="2023-06-06T13:44:00Z"/>
        </w:rPr>
      </w:pPr>
      <w:bookmarkStart w:id="177" w:name="_hkinpkekona8" w:colFirst="0" w:colLast="0"/>
      <w:bookmarkStart w:id="178" w:name="_Toc136983370"/>
      <w:bookmarkEnd w:id="177"/>
      <w:ins w:id="179" w:author="NIZAR" w:date="2023-06-06T13:44:00Z">
        <w:r>
          <w:t>Definisi Konsep</w:t>
        </w:r>
        <w:bookmarkEnd w:id="178"/>
      </w:ins>
    </w:p>
    <w:p w14:paraId="18069151" w14:textId="69501365" w:rsidR="0008431A" w:rsidRDefault="0008431A">
      <w:pPr>
        <w:pStyle w:val="Heading3"/>
        <w:rPr>
          <w:ins w:id="180" w:author="NIZAR" w:date="2023-06-06T14:12:00Z"/>
          <w:i/>
        </w:rPr>
        <w:pPrChange w:id="181" w:author="NIZAR" w:date="2023-06-06T13:45:00Z">
          <w:pPr>
            <w:pStyle w:val="Heading2"/>
          </w:pPr>
        </w:pPrChange>
      </w:pPr>
      <w:bookmarkStart w:id="182" w:name="_Toc136983371"/>
      <w:ins w:id="183" w:author="NIZAR" w:date="2023-06-06T13:44:00Z">
        <w:r>
          <w:t xml:space="preserve">Representasi </w:t>
        </w:r>
      </w:ins>
      <w:r w:rsidR="00DB118A">
        <w:rPr>
          <w:i/>
        </w:rPr>
        <w:t>Bullying</w:t>
      </w:r>
      <w:bookmarkEnd w:id="182"/>
    </w:p>
    <w:p w14:paraId="01885D3A" w14:textId="6815E948" w:rsidR="0034190B" w:rsidRPr="00F65665" w:rsidDel="001D616A" w:rsidRDefault="0034190B">
      <w:pPr>
        <w:pStyle w:val="ListParagraph"/>
        <w:ind w:left="709" w:firstLine="720"/>
        <w:jc w:val="both"/>
        <w:rPr>
          <w:del w:id="184" w:author="NIZAR" w:date="2023-06-06T14:25:00Z"/>
          <w:rFonts w:cs="Times New Roman"/>
          <w:szCs w:val="24"/>
        </w:rPr>
        <w:pPrChange w:id="185" w:author="NIZAR" w:date="2023-06-06T14:12:00Z">
          <w:pPr>
            <w:pStyle w:val="Heading2"/>
          </w:pPr>
        </w:pPrChange>
      </w:pPr>
      <w:commentRangeStart w:id="186"/>
      <w:del w:id="187" w:author="NIZAR" w:date="2023-06-06T14:25:00Z">
        <w:r w:rsidRPr="00F65665" w:rsidDel="001D616A">
          <w:rPr>
            <w:rFonts w:ascii="Times New Roman" w:hAnsi="Times New Roman" w:cs="Times New Roman"/>
            <w:sz w:val="24"/>
            <w:szCs w:val="24"/>
          </w:rPr>
          <w:delText xml:space="preserve">Representasi berasal dari bahasa Inggris, representation,yang berarti perwakilan,gambaran, atau penggambaran. Secara sederhana, representasi dapat diartikan sebagai gambaran mengenai suatu hal yang terdapat dalam kehidupan yang digambarkan melalui suatu media. (Mulyana, 2014: 96). Representasi menurut Chris Barker adalah konstruksi social yang mengharuskan kita mengeksplorasi pembentukan makna tekstual dan menghendaki penyelidikan tentang cara dihasilkannya makna pada beragam konteks. </w:delText>
        </w:r>
        <w:commentRangeEnd w:id="186"/>
        <w:r w:rsidRPr="00F65665" w:rsidDel="001D616A">
          <w:rPr>
            <w:rFonts w:ascii="Times New Roman" w:hAnsi="Times New Roman" w:cs="Times New Roman"/>
            <w:sz w:val="24"/>
            <w:szCs w:val="24"/>
          </w:rPr>
          <w:commentReference w:id="186"/>
        </w:r>
      </w:del>
    </w:p>
    <w:p w14:paraId="48323320" w14:textId="02C5AACF" w:rsidR="005F51DA" w:rsidRPr="00F65665" w:rsidDel="00DE4F9D" w:rsidRDefault="005F51DA">
      <w:pPr>
        <w:pStyle w:val="ListParagraph"/>
        <w:ind w:left="709" w:firstLine="720"/>
        <w:jc w:val="both"/>
        <w:rPr>
          <w:del w:id="188" w:author="NIZAR" w:date="2023-06-06T14:47:00Z"/>
          <w:rFonts w:cs="Times New Roman"/>
          <w:szCs w:val="24"/>
        </w:rPr>
        <w:pPrChange w:id="189" w:author="NIZAR" w:date="2023-06-06T14:12:00Z">
          <w:pPr>
            <w:pStyle w:val="Heading2"/>
          </w:pPr>
        </w:pPrChange>
      </w:pPr>
      <w:commentRangeStart w:id="190"/>
      <w:ins w:id="191" w:author="NIZAR" w:date="2023-06-06T14:23:00Z">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ins>
      <w:commentRangeEnd w:id="190"/>
      <w:ins w:id="192" w:author="NIZAR" w:date="2023-06-06T14:25:00Z">
        <w:r w:rsidR="001D616A" w:rsidRPr="00F65665">
          <w:rPr>
            <w:rFonts w:ascii="Times New Roman" w:hAnsi="Times New Roman" w:cs="Times New Roman"/>
            <w:sz w:val="24"/>
            <w:szCs w:val="24"/>
          </w:rPr>
          <w:commentReference w:id="190"/>
        </w:r>
      </w:ins>
      <w:r w:rsidR="00E43B86" w:rsidRPr="00F65665">
        <w:rPr>
          <w:rFonts w:ascii="Times New Roman" w:hAnsi="Times New Roman" w:cs="Times New Roman"/>
          <w:sz w:val="24"/>
          <w:szCs w:val="24"/>
        </w:rPr>
        <w:fldChar w:fldCharType="begin"/>
      </w:r>
      <w:r w:rsidR="00E43B86" w:rsidRPr="00F65665">
        <w:rPr>
          <w:rFonts w:ascii="Times New Roman" w:hAnsi="Times New Roman" w:cs="Times New Roman"/>
          <w:sz w:val="24"/>
          <w:szCs w:val="24"/>
        </w:rPr>
        <w:instrText xml:space="preserve"> ADDIN ZOTERO_ITEM CSL_CITATION {"citationID":"RyGGVr6B","properties":{"formattedCitation":"(Mulyana, 2014)","plainCitation":"(Mulyana, 2014)","noteIndex":0},"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00E43B86" w:rsidRPr="00F65665">
        <w:rPr>
          <w:rFonts w:ascii="Times New Roman" w:hAnsi="Times New Roman" w:cs="Times New Roman"/>
          <w:sz w:val="24"/>
          <w:szCs w:val="24"/>
        </w:rPr>
        <w:fldChar w:fldCharType="separate"/>
      </w:r>
      <w:r w:rsidR="00E43B86" w:rsidRPr="00F65665">
        <w:rPr>
          <w:rFonts w:ascii="Times New Roman" w:hAnsi="Times New Roman" w:cs="Times New Roman"/>
          <w:sz w:val="24"/>
          <w:szCs w:val="24"/>
        </w:rPr>
        <w:t>(Mulyana, 2014)</w:t>
      </w:r>
      <w:r w:rsidR="00E43B86" w:rsidRPr="00F65665">
        <w:rPr>
          <w:rFonts w:ascii="Times New Roman" w:hAnsi="Times New Roman" w:cs="Times New Roman"/>
          <w:sz w:val="24"/>
          <w:szCs w:val="24"/>
        </w:rPr>
        <w:fldChar w:fldCharType="end"/>
      </w:r>
      <w:ins w:id="193" w:author="NIZAR" w:date="2023-06-06T14:47:00Z">
        <w:r w:rsidR="00DE4F9D" w:rsidRPr="00F65665">
          <w:rPr>
            <w:rFonts w:ascii="Times New Roman" w:hAnsi="Times New Roman" w:cs="Times New Roman"/>
            <w:sz w:val="24"/>
            <w:szCs w:val="24"/>
          </w:rPr>
          <w:t xml:space="preserve"> </w:t>
        </w:r>
      </w:ins>
    </w:p>
    <w:p w14:paraId="01D70B38" w14:textId="6707BC29" w:rsidR="006E370C" w:rsidRPr="00F65665" w:rsidDel="00740ACB" w:rsidRDefault="006E370C" w:rsidP="00F65665">
      <w:pPr>
        <w:pStyle w:val="ListParagraph"/>
        <w:ind w:left="709" w:firstLine="720"/>
        <w:jc w:val="both"/>
        <w:rPr>
          <w:del w:id="194" w:author="NIZAR" w:date="2023-06-06T14:47:00Z"/>
          <w:rFonts w:ascii="Times New Roman" w:hAnsi="Times New Roman" w:cs="Times New Roman"/>
          <w:sz w:val="24"/>
          <w:szCs w:val="24"/>
        </w:rPr>
      </w:pPr>
      <w:commentRangeStart w:id="195"/>
      <w:del w:id="196" w:author="NIZAR" w:date="2023-06-06T14:47:00Z">
        <w:r w:rsidRPr="00F65665" w:rsidDel="00740ACB">
          <w:rPr>
            <w:rFonts w:ascii="Times New Roman" w:hAnsi="Times New Roman" w:cs="Times New Roman"/>
            <w:sz w:val="24"/>
            <w:szCs w:val="24"/>
          </w:rPr>
          <w:delText>Representasi adalah konsep yang digunakan dalam proses sosial pemaknaan melalui sistem penandaan yang tersedia: dialog, tulisan, video, film, fotografi dan sebagainya. Untuk memahami dan mamaknai kode dan tanda dalm film, peneliti menggunakan metode semiotika televisi John Fiske. Ada tiga tahap yang dapat peneliti gunakan yaitu level realitas, representasi dan ideologi. (Fiske, 2004)</w:delText>
        </w:r>
        <w:commentRangeEnd w:id="195"/>
        <w:r w:rsidRPr="00F65665" w:rsidDel="00740ACB">
          <w:rPr>
            <w:rFonts w:ascii="Times New Roman" w:hAnsi="Times New Roman" w:cs="Times New Roman"/>
            <w:sz w:val="24"/>
            <w:szCs w:val="24"/>
          </w:rPr>
          <w:commentReference w:id="195"/>
        </w:r>
      </w:del>
    </w:p>
    <w:p w14:paraId="7AC91596" w14:textId="69BECB9A" w:rsidR="00740ACB" w:rsidRDefault="00740ACB" w:rsidP="00F65665">
      <w:pPr>
        <w:pStyle w:val="ListParagraph"/>
        <w:ind w:left="709" w:firstLine="720"/>
        <w:jc w:val="both"/>
        <w:rPr>
          <w:rFonts w:ascii="Times New Roman" w:hAnsi="Times New Roman" w:cs="Times New Roman"/>
          <w:sz w:val="24"/>
          <w:szCs w:val="24"/>
        </w:rPr>
      </w:pPr>
      <w:commentRangeStart w:id="197"/>
      <w:ins w:id="198" w:author="NIZAR" w:date="2023-06-06T14:47:00Z">
        <w:r w:rsidRPr="00F65665">
          <w:rPr>
            <w:rFonts w:ascii="Times New Roman" w:hAnsi="Times New Roman" w:cs="Times New Roman"/>
            <w:sz w:val="24"/>
            <w:szCs w:val="24"/>
          </w:rPr>
          <w:t>Konsep yang digunakan dalam proses sosial pemaknaan melalui berbagai sistem penandaan seperti dialog, tulisan, video, film, fotografi, dan sejenisnya disebut sebagai representasi.</w:t>
        </w:r>
        <w:commentRangeEnd w:id="197"/>
        <w:r w:rsidRPr="00F65665">
          <w:rPr>
            <w:rFonts w:ascii="Times New Roman" w:hAnsi="Times New Roman" w:cs="Times New Roman"/>
            <w:sz w:val="24"/>
            <w:szCs w:val="24"/>
          </w:rPr>
          <w:commentReference w:id="197"/>
        </w:r>
      </w:ins>
    </w:p>
    <w:p w14:paraId="5795CB47" w14:textId="14D7A5D7" w:rsidR="00FA03EE" w:rsidDel="004965A5" w:rsidRDefault="00F73AC6" w:rsidP="00F65665">
      <w:pPr>
        <w:pStyle w:val="ListParagraph"/>
        <w:ind w:left="709" w:firstLine="720"/>
        <w:jc w:val="both"/>
        <w:rPr>
          <w:del w:id="199" w:author="NIZAR" w:date="2023-06-06T15:48:00Z"/>
          <w:rFonts w:ascii="Times New Roman" w:hAnsi="Times New Roman" w:cs="Times New Roman"/>
          <w:sz w:val="24"/>
          <w:szCs w:val="24"/>
        </w:rPr>
      </w:pPr>
      <w:commentRangeStart w:id="200"/>
      <w:del w:id="201" w:author="NIZAR" w:date="2023-06-06T15:48:00Z">
        <w:r w:rsidRPr="00F73AC6" w:rsidDel="004965A5">
          <w:rPr>
            <w:rFonts w:ascii="Times New Roman" w:hAnsi="Times New Roman" w:cs="Times New Roman"/>
            <w:sz w:val="24"/>
            <w:szCs w:val="24"/>
          </w:rPr>
          <w:delText>Menurut (sejiwa,2008) bullying merupakan situasi dimana terjadinya penyalahgunaan kekuatan atau kekuasaan yang dilakukan oleh seseorang atau sekelompok.</w:delText>
        </w:r>
        <w:r w:rsidDel="004965A5">
          <w:rPr>
            <w:rFonts w:ascii="Times New Roman" w:hAnsi="Times New Roman" w:cs="Times New Roman"/>
            <w:sz w:val="24"/>
            <w:szCs w:val="24"/>
          </w:rPr>
          <w:delText xml:space="preserve"> </w:delText>
        </w:r>
        <w:r w:rsidRPr="00F73AC6" w:rsidDel="004965A5">
          <w:rPr>
            <w:rFonts w:ascii="Times New Roman" w:hAnsi="Times New Roman" w:cs="Times New Roman"/>
            <w:sz w:val="24"/>
            <w:szCs w:val="24"/>
          </w:rPr>
          <w:delText>Bullying sangat berpengaruh terhadap kehidupan sosial anak terutama pada korbannya, bullying dapat menghambat proses perkembangan anak dan menyebabkan anak tidak bisa berinteraksi dengan baik seperti teman (Wharton 2009)</w:delText>
        </w:r>
        <w:commentRangeEnd w:id="200"/>
        <w:r w:rsidR="004965A5" w:rsidDel="004965A5">
          <w:rPr>
            <w:rStyle w:val="CommentReference"/>
          </w:rPr>
          <w:commentReference w:id="200"/>
        </w:r>
      </w:del>
    </w:p>
    <w:p w14:paraId="5DBA4D0C" w14:textId="2896B8F2" w:rsidR="00CE36F0" w:rsidRDefault="00CE36F0" w:rsidP="00F65665">
      <w:pPr>
        <w:pStyle w:val="ListParagraph"/>
        <w:ind w:left="709" w:firstLine="720"/>
        <w:jc w:val="both"/>
        <w:rPr>
          <w:rFonts w:ascii="Times New Roman" w:hAnsi="Times New Roman" w:cs="Times New Roman"/>
          <w:sz w:val="24"/>
          <w:szCs w:val="24"/>
        </w:rPr>
      </w:pPr>
      <w:commentRangeStart w:id="202"/>
      <w:ins w:id="203" w:author="NIZAR" w:date="2023-06-06T15:45:00Z">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ins>
      <w:r w:rsidR="00DB118A">
        <w:rPr>
          <w:rFonts w:ascii="Times New Roman" w:hAnsi="Times New Roman" w:cs="Times New Roman"/>
          <w:i/>
          <w:sz w:val="24"/>
          <w:szCs w:val="24"/>
        </w:rPr>
        <w:t>bullying</w:t>
      </w:r>
      <w:ins w:id="204" w:author="NIZAR" w:date="2023-06-06T15:45:00Z">
        <w:r w:rsidRPr="00CE36F0">
          <w:rPr>
            <w:rFonts w:ascii="Times New Roman" w:hAnsi="Times New Roman" w:cs="Times New Roman"/>
            <w:sz w:val="24"/>
            <w:szCs w:val="24"/>
          </w:rPr>
          <w:t xml:space="preserve"> adalah bentuk penyalahgunaan kekuasaan oleh seseorang atau sekelompok orang. Dampak dari </w:t>
        </w:r>
      </w:ins>
      <w:r w:rsidR="00DB118A">
        <w:rPr>
          <w:rFonts w:ascii="Times New Roman" w:hAnsi="Times New Roman" w:cs="Times New Roman"/>
          <w:i/>
          <w:sz w:val="24"/>
          <w:szCs w:val="24"/>
        </w:rPr>
        <w:t>bullying</w:t>
      </w:r>
      <w:ins w:id="205" w:author="NIZAR" w:date="2023-06-06T15:45:00Z">
        <w:r w:rsidRPr="00CE36F0">
          <w:rPr>
            <w:rFonts w:ascii="Times New Roman" w:hAnsi="Times New Roman" w:cs="Times New Roman"/>
            <w:sz w:val="24"/>
            <w:szCs w:val="24"/>
          </w:rPr>
          <w:t xml:space="preserve"> sangat berpengaruh bagi kehidupan sosial anak, terutama bagi korban </w:t>
        </w:r>
      </w:ins>
      <w:r w:rsidR="00DB118A">
        <w:rPr>
          <w:rFonts w:ascii="Times New Roman" w:hAnsi="Times New Roman" w:cs="Times New Roman"/>
          <w:i/>
          <w:sz w:val="24"/>
          <w:szCs w:val="24"/>
        </w:rPr>
        <w:t>bullying</w:t>
      </w:r>
      <w:ins w:id="206" w:author="NIZAR" w:date="2023-06-06T15:45:00Z">
        <w:r w:rsidRPr="00CE36F0">
          <w:rPr>
            <w:rFonts w:ascii="Times New Roman" w:hAnsi="Times New Roman" w:cs="Times New Roman"/>
            <w:sz w:val="24"/>
            <w:szCs w:val="24"/>
          </w:rPr>
          <w:t xml:space="preserve">. Selain dapat menghambat proses perkembangan anak, </w:t>
        </w:r>
      </w:ins>
      <w:r w:rsidR="00DB118A">
        <w:rPr>
          <w:rFonts w:ascii="Times New Roman" w:hAnsi="Times New Roman" w:cs="Times New Roman"/>
          <w:i/>
          <w:sz w:val="24"/>
          <w:szCs w:val="24"/>
        </w:rPr>
        <w:t>bullying</w:t>
      </w:r>
      <w:ins w:id="207" w:author="NIZAR" w:date="2023-06-06T15:45:00Z">
        <w:r w:rsidRPr="00CE36F0">
          <w:rPr>
            <w:rFonts w:ascii="Times New Roman" w:hAnsi="Times New Roman" w:cs="Times New Roman"/>
            <w:sz w:val="24"/>
            <w:szCs w:val="24"/>
          </w:rPr>
          <w:t xml:space="preserve"> juga dapat menyebabkan korban sulit berinteraksi dengan teman sebaya.</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59kbeYg","properties":{"formattedCitation":"(Setyowati et al., 2017)","plainCitation":"(Setyowati et al., 2017)","noteIndex":0},"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Pr>
          <w:rFonts w:ascii="Times New Roman" w:hAnsi="Times New Roman" w:cs="Times New Roman"/>
          <w:sz w:val="24"/>
          <w:szCs w:val="24"/>
        </w:rPr>
        <w:fldChar w:fldCharType="separate"/>
      </w:r>
      <w:r w:rsidRPr="00CE36F0">
        <w:rPr>
          <w:rFonts w:ascii="Times New Roman" w:hAnsi="Times New Roman" w:cs="Times New Roman"/>
          <w:sz w:val="24"/>
        </w:rPr>
        <w:t>(Setyowati et al., 2017)</w:t>
      </w:r>
      <w:r>
        <w:rPr>
          <w:rFonts w:ascii="Times New Roman" w:hAnsi="Times New Roman" w:cs="Times New Roman"/>
          <w:sz w:val="24"/>
          <w:szCs w:val="24"/>
        </w:rPr>
        <w:fldChar w:fldCharType="end"/>
      </w:r>
      <w:commentRangeEnd w:id="202"/>
      <w:r w:rsidR="004965A5">
        <w:rPr>
          <w:rStyle w:val="CommentReference"/>
        </w:rPr>
        <w:commentReference w:id="202"/>
      </w:r>
    </w:p>
    <w:p w14:paraId="53A0247B" w14:textId="373A2BD1" w:rsidR="004965A5" w:rsidRPr="00241AAB" w:rsidRDefault="004965A5" w:rsidP="00F65665">
      <w:pPr>
        <w:pStyle w:val="ListParagraph"/>
        <w:ind w:left="709" w:firstLine="720"/>
        <w:jc w:val="both"/>
        <w:rPr>
          <w:rFonts w:ascii="Times New Roman" w:hAnsi="Times New Roman" w:cs="Times New Roman"/>
          <w:sz w:val="24"/>
          <w:szCs w:val="24"/>
        </w:rPr>
      </w:pPr>
      <w:ins w:id="208" w:author="NIZAR" w:date="2023-06-06T15:49:00Z">
        <w:r>
          <w:rPr>
            <w:rFonts w:ascii="Times New Roman" w:hAnsi="Times New Roman" w:cs="Times New Roman"/>
            <w:sz w:val="24"/>
            <w:szCs w:val="24"/>
          </w:rPr>
          <w:t xml:space="preserve">Sesuai dengan penjelasan diatas, representasi </w:t>
        </w:r>
      </w:ins>
      <w:r w:rsidR="00DB118A">
        <w:rPr>
          <w:rFonts w:ascii="Times New Roman" w:hAnsi="Times New Roman" w:cs="Times New Roman"/>
          <w:i/>
          <w:sz w:val="24"/>
          <w:szCs w:val="24"/>
        </w:rPr>
        <w:t>bullying</w:t>
      </w:r>
      <w:ins w:id="209" w:author="NIZAR" w:date="2023-06-06T15:50:00Z">
        <w:r w:rsidR="00386063">
          <w:rPr>
            <w:rFonts w:ascii="Times New Roman" w:hAnsi="Times New Roman" w:cs="Times New Roman"/>
            <w:sz w:val="24"/>
            <w:szCs w:val="24"/>
          </w:rPr>
          <w:t xml:space="preserve"> dapat dimaknai sebagai penggambaran realita </w:t>
        </w:r>
      </w:ins>
      <w:r w:rsidR="00DB118A">
        <w:rPr>
          <w:rFonts w:ascii="Times New Roman" w:hAnsi="Times New Roman" w:cs="Times New Roman"/>
          <w:i/>
          <w:sz w:val="24"/>
          <w:szCs w:val="24"/>
        </w:rPr>
        <w:t>bullying</w:t>
      </w:r>
      <w:ins w:id="210" w:author="NIZAR" w:date="2023-06-06T15:51:00Z">
        <w:r w:rsidR="00386063">
          <w:rPr>
            <w:rFonts w:ascii="Times New Roman" w:hAnsi="Times New Roman" w:cs="Times New Roman"/>
            <w:sz w:val="24"/>
            <w:szCs w:val="24"/>
          </w:rPr>
          <w:t xml:space="preserve"> yang marak terjadi melalui berbagai media (foto, video, film).</w:t>
        </w:r>
      </w:ins>
    </w:p>
    <w:p w14:paraId="66002185" w14:textId="37FB832A" w:rsidR="0034190B" w:rsidRPr="0034190B" w:rsidRDefault="0034190B">
      <w:pPr>
        <w:rPr>
          <w:ins w:id="211" w:author="NIZAR" w:date="2023-06-06T13:45:00Z"/>
        </w:rPr>
        <w:pPrChange w:id="212" w:author="NIZAR" w:date="2023-06-06T14:12:00Z">
          <w:pPr>
            <w:pStyle w:val="Heading2"/>
          </w:pPr>
        </w:pPrChange>
      </w:pPr>
    </w:p>
    <w:p w14:paraId="03EFDDCA" w14:textId="46E3C649" w:rsidR="0008431A" w:rsidRDefault="0008431A">
      <w:pPr>
        <w:pStyle w:val="Heading3"/>
        <w:rPr>
          <w:ins w:id="213" w:author="NIZAR" w:date="2023-06-06T15:52:00Z"/>
        </w:rPr>
        <w:pPrChange w:id="214" w:author="NIZAR" w:date="2023-06-06T13:45:00Z">
          <w:pPr>
            <w:pStyle w:val="Heading2"/>
          </w:pPr>
        </w:pPrChange>
      </w:pPr>
      <w:bookmarkStart w:id="215" w:name="_Toc136983372"/>
      <w:ins w:id="216" w:author="NIZAR" w:date="2023-06-06T13:45:00Z">
        <w:r>
          <w:t>Serial Drama Korea</w:t>
        </w:r>
      </w:ins>
      <w:bookmarkEnd w:id="215"/>
    </w:p>
    <w:p w14:paraId="014C64A6" w14:textId="6F1855BB" w:rsidR="00E54B95" w:rsidRPr="00E37784" w:rsidDel="00E37784" w:rsidRDefault="00AF5F13">
      <w:pPr>
        <w:pStyle w:val="ListParagraph"/>
        <w:ind w:left="709" w:firstLine="720"/>
        <w:jc w:val="both"/>
        <w:rPr>
          <w:del w:id="217" w:author="NIZAR" w:date="2023-06-06T16:36:00Z"/>
          <w:rFonts w:ascii="Times New Roman" w:hAnsi="Times New Roman" w:cs="Times New Roman"/>
          <w:sz w:val="24"/>
          <w:szCs w:val="24"/>
          <w:rPrChange w:id="218" w:author="NIZAR" w:date="2023-06-06T16:36:00Z">
            <w:rPr>
              <w:del w:id="219" w:author="NIZAR" w:date="2023-06-06T16:36:00Z"/>
            </w:rPr>
          </w:rPrChange>
        </w:rPr>
        <w:pPrChange w:id="220" w:author="NIZAR" w:date="2023-06-06T16:36:00Z">
          <w:pPr/>
        </w:pPrChange>
      </w:pPr>
      <w:commentRangeStart w:id="221"/>
      <w:del w:id="222" w:author="NIZAR" w:date="2023-06-06T16:36:00Z">
        <w:r w:rsidRPr="00E37784" w:rsidDel="00E37784">
          <w:rPr>
            <w:rFonts w:ascii="Times New Roman" w:hAnsi="Times New Roman" w:cs="Times New Roman"/>
            <w:sz w:val="24"/>
            <w:szCs w:val="24"/>
            <w:rPrChange w:id="223" w:author="NIZAR" w:date="2023-06-06T16:36:00Z">
              <w:rPr/>
            </w:rPrChange>
          </w:rPr>
          <w:delText>Menurut Nurkholis Majid (2017), Serial Drama Korea adalah program televisi yang terdiri dari kisah drama dengan episode berkelanjutan yang ditayangkan dalam jangka waktu yang cukup lama. Drama Korea juga dikenal sebagai "K-Drama" yang sangat populer di Indonesia. Konsep ini menceritakan cerita yang menarik dan dramatis di dalam setiap episodenya.</w:delText>
        </w:r>
        <w:commentRangeEnd w:id="221"/>
        <w:r w:rsidRPr="00E37784" w:rsidDel="00E37784">
          <w:rPr>
            <w:rFonts w:ascii="Times New Roman" w:hAnsi="Times New Roman" w:cs="Times New Roman"/>
            <w:sz w:val="24"/>
            <w:szCs w:val="24"/>
            <w:rPrChange w:id="224" w:author="NIZAR" w:date="2023-06-06T16:36:00Z">
              <w:rPr>
                <w:rStyle w:val="CommentReference"/>
              </w:rPr>
            </w:rPrChange>
          </w:rPr>
          <w:commentReference w:id="221"/>
        </w:r>
      </w:del>
    </w:p>
    <w:p w14:paraId="146DCA98" w14:textId="2701B1C8" w:rsidR="001D6367" w:rsidRPr="00E37784" w:rsidRDefault="001D6367">
      <w:pPr>
        <w:pStyle w:val="ListParagraph"/>
        <w:ind w:left="709" w:firstLine="720"/>
        <w:jc w:val="both"/>
        <w:rPr>
          <w:rFonts w:ascii="Times New Roman" w:hAnsi="Times New Roman" w:cs="Times New Roman"/>
          <w:sz w:val="24"/>
          <w:szCs w:val="24"/>
          <w:rPrChange w:id="225" w:author="NIZAR" w:date="2023-06-06T16:36:00Z">
            <w:rPr/>
          </w:rPrChange>
        </w:rPr>
        <w:pPrChange w:id="226" w:author="NIZAR" w:date="2023-06-06T16:36:00Z">
          <w:pPr/>
        </w:pPrChange>
      </w:pPr>
      <w:commentRangeStart w:id="227"/>
      <w:ins w:id="228" w:author="NIZAR" w:date="2023-06-06T16:21:00Z">
        <w:r w:rsidRPr="00E37784">
          <w:rPr>
            <w:rFonts w:ascii="Times New Roman" w:hAnsi="Times New Roman" w:cs="Times New Roman"/>
            <w:sz w:val="24"/>
            <w:szCs w:val="24"/>
            <w:rPrChange w:id="229" w:author="NIZAR" w:date="2023-06-06T16:36:00Z">
              <w:rPr/>
            </w:rPrChange>
          </w:rPr>
          <w:t xml:space="preserve">Serial Drama Korea merupakan jenis acara televisi yang bercerita dalam </w:t>
        </w:r>
      </w:ins>
      <w:ins w:id="230" w:author="NIZAR" w:date="2023-06-06T16:36:00Z">
        <w:r w:rsidR="00E37784" w:rsidRPr="00E37784">
          <w:rPr>
            <w:rFonts w:ascii="Times New Roman" w:hAnsi="Times New Roman" w:cs="Times New Roman"/>
            <w:sz w:val="24"/>
            <w:szCs w:val="24"/>
            <w:rPrChange w:id="231" w:author="NIZAR" w:date="2023-06-06T16:36:00Z">
              <w:rPr/>
            </w:rPrChange>
          </w:rPr>
          <w:t>e</w:t>
        </w:r>
      </w:ins>
      <w:ins w:id="232" w:author="NIZAR" w:date="2023-06-06T16:21:00Z">
        <w:r w:rsidRPr="00E37784">
          <w:rPr>
            <w:rFonts w:ascii="Times New Roman" w:hAnsi="Times New Roman" w:cs="Times New Roman"/>
            <w:sz w:val="24"/>
            <w:szCs w:val="24"/>
            <w:rPrChange w:id="233" w:author="NIZAR" w:date="2023-06-06T16:36:00Z">
              <w:rPr/>
            </w:rPrChange>
          </w:rPr>
          <w:t>pisode-episode yang berjalan lama. Orang Indonesia menikmati drama Korea, yang juga dikenal sebagai "K-Drama." Ide ini menceritakan kisah yang emosional dan menarik di setiap episodenya.</w:t>
        </w:r>
      </w:ins>
      <w:commentRangeEnd w:id="227"/>
      <w:r w:rsidR="00AC4234" w:rsidRPr="00E37784">
        <w:rPr>
          <w:rFonts w:ascii="Times New Roman" w:hAnsi="Times New Roman" w:cs="Times New Roman"/>
          <w:sz w:val="24"/>
          <w:szCs w:val="24"/>
          <w:rPrChange w:id="234" w:author="NIZAR" w:date="2023-06-06T16:36:00Z">
            <w:rPr>
              <w:rStyle w:val="CommentReference"/>
            </w:rPr>
          </w:rPrChange>
        </w:rPr>
        <w:commentReference w:id="227"/>
      </w:r>
    </w:p>
    <w:p w14:paraId="6D1A924C" w14:textId="3A32412A" w:rsidR="00AC4234" w:rsidRPr="00E37784" w:rsidDel="00E37784" w:rsidRDefault="00CE500F">
      <w:pPr>
        <w:pStyle w:val="ListParagraph"/>
        <w:ind w:left="709" w:firstLine="720"/>
        <w:jc w:val="both"/>
        <w:rPr>
          <w:del w:id="235" w:author="NIZAR" w:date="2023-06-06T16:35:00Z"/>
          <w:rFonts w:ascii="Times New Roman" w:hAnsi="Times New Roman" w:cs="Times New Roman"/>
          <w:sz w:val="24"/>
          <w:szCs w:val="24"/>
          <w:rPrChange w:id="236" w:author="NIZAR" w:date="2023-06-06T16:36:00Z">
            <w:rPr>
              <w:del w:id="237" w:author="NIZAR" w:date="2023-06-06T16:35:00Z"/>
            </w:rPr>
          </w:rPrChange>
        </w:rPr>
        <w:pPrChange w:id="238" w:author="NIZAR" w:date="2023-06-06T16:36:00Z">
          <w:pPr/>
        </w:pPrChange>
      </w:pPr>
      <w:commentRangeStart w:id="239"/>
      <w:del w:id="240" w:author="NIZAR" w:date="2023-06-06T16:35:00Z">
        <w:r w:rsidRPr="00E37784" w:rsidDel="00E37784">
          <w:rPr>
            <w:rFonts w:ascii="Times New Roman" w:hAnsi="Times New Roman" w:cs="Times New Roman"/>
            <w:sz w:val="24"/>
            <w:szCs w:val="24"/>
            <w:rPrChange w:id="241" w:author="NIZAR" w:date="2023-06-06T16:36:00Z">
              <w:rPr/>
            </w:rPrChange>
          </w:rPr>
          <w:delText>Drama Korea juga mengangkat kebudayaan dan masalah sehari-hari serta kisah yang tidak bertele-tele membuat masyarakat hampir di seluruh Asia menyukainya, baik dari kalangan remaja maupun orang dewasa terutama kalangan kaum hawa. Karena artis Korea yang merupakan penyanyi serta pemain drama memiliki wajah dan penampilan yang menawan sehingga menjadi alasan bagi mereka untuk menyukai budaya Korea.</w:delText>
        </w:r>
        <w:commentRangeEnd w:id="239"/>
        <w:r w:rsidR="00E37784" w:rsidRPr="00E37784" w:rsidDel="00E37784">
          <w:rPr>
            <w:rFonts w:ascii="Times New Roman" w:hAnsi="Times New Roman" w:cs="Times New Roman"/>
            <w:sz w:val="24"/>
            <w:szCs w:val="24"/>
            <w:rPrChange w:id="242" w:author="NIZAR" w:date="2023-06-06T16:36:00Z">
              <w:rPr>
                <w:rStyle w:val="CommentReference"/>
              </w:rPr>
            </w:rPrChange>
          </w:rPr>
          <w:commentReference w:id="239"/>
        </w:r>
      </w:del>
    </w:p>
    <w:p w14:paraId="56F5AA7F" w14:textId="229EA3F4" w:rsidR="00CE500F" w:rsidDel="00EF5E29" w:rsidRDefault="00E37784">
      <w:pPr>
        <w:pStyle w:val="ListParagraph"/>
        <w:ind w:left="709" w:firstLine="720"/>
        <w:jc w:val="both"/>
        <w:rPr>
          <w:del w:id="243" w:author="NIZAR" w:date="2023-06-06T16:36:00Z"/>
          <w:rFonts w:ascii="Times New Roman" w:hAnsi="Times New Roman" w:cs="Times New Roman"/>
          <w:sz w:val="24"/>
          <w:szCs w:val="24"/>
        </w:rPr>
        <w:pPrChange w:id="244" w:author="NIZAR" w:date="2023-06-06T16:36:00Z">
          <w:pPr/>
        </w:pPrChange>
      </w:pPr>
      <w:ins w:id="245" w:author="NIZAR" w:date="2023-06-06T16:35:00Z">
        <w:r w:rsidRPr="00E37784">
          <w:rPr>
            <w:rFonts w:ascii="Times New Roman" w:hAnsi="Times New Roman" w:cs="Times New Roman"/>
            <w:sz w:val="24"/>
            <w:szCs w:val="24"/>
            <w:rPrChange w:id="246" w:author="NIZAR" w:date="2023-06-06T16:36:00Z">
              <w:rPr/>
            </w:rPrChange>
          </w:rPr>
          <w:t>Drama</w:t>
        </w:r>
      </w:ins>
      <w:ins w:id="247" w:author="NIZAR" w:date="2023-06-06T16:34:00Z">
        <w:r w:rsidR="00CE500F" w:rsidRPr="00E37784">
          <w:rPr>
            <w:rFonts w:ascii="Times New Roman" w:hAnsi="Times New Roman" w:cs="Times New Roman"/>
            <w:sz w:val="24"/>
            <w:szCs w:val="24"/>
            <w:rPrChange w:id="248" w:author="NIZAR" w:date="2023-06-06T16:36:00Z">
              <w:rPr/>
            </w:rPrChange>
          </w:rPr>
          <w:t xml:space="preserve">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ins>
      <w:r w:rsidR="00CE500F" w:rsidRPr="00E37784">
        <w:rPr>
          <w:rFonts w:ascii="Times New Roman" w:hAnsi="Times New Roman" w:cs="Times New Roman"/>
          <w:sz w:val="24"/>
          <w:szCs w:val="24"/>
          <w:rPrChange w:id="249" w:author="NIZAR" w:date="2023-06-06T16:36:00Z">
            <w:rPr/>
          </w:rPrChange>
        </w:rPr>
        <w:fldChar w:fldCharType="begin"/>
      </w:r>
      <w:r w:rsidRPr="00E37784">
        <w:rPr>
          <w:rFonts w:ascii="Times New Roman" w:hAnsi="Times New Roman" w:cs="Times New Roman"/>
          <w:sz w:val="24"/>
          <w:szCs w:val="24"/>
          <w:rPrChange w:id="250" w:author="NIZAR" w:date="2023-06-06T16:36:00Z">
            <w:rPr/>
          </w:rPrChange>
        </w:rPr>
        <w:instrText xml:space="preserve"> ADDIN ZOTERO_ITEM CSL_CITATION {"citationID":"1nnxArUH","properties":{"formattedCitation":"(Fitri, 2019)","plainCitation":"(Fitri, 2019)","noteIndex":0},"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00CE500F" w:rsidRPr="00E37784">
        <w:rPr>
          <w:rFonts w:ascii="Times New Roman" w:hAnsi="Times New Roman" w:cs="Times New Roman"/>
          <w:sz w:val="24"/>
          <w:szCs w:val="24"/>
          <w:rPrChange w:id="251" w:author="NIZAR" w:date="2023-06-06T16:36:00Z">
            <w:rPr/>
          </w:rPrChange>
        </w:rPr>
        <w:fldChar w:fldCharType="separate"/>
      </w:r>
      <w:r w:rsidRPr="00E37784">
        <w:rPr>
          <w:rFonts w:ascii="Times New Roman" w:hAnsi="Times New Roman" w:cs="Times New Roman"/>
          <w:sz w:val="24"/>
          <w:szCs w:val="24"/>
          <w:rPrChange w:id="252" w:author="NIZAR" w:date="2023-06-06T16:36:00Z">
            <w:rPr/>
          </w:rPrChange>
        </w:rPr>
        <w:t>(Fitri, 2019)</w:t>
      </w:r>
      <w:r w:rsidR="00CE500F" w:rsidRPr="00E37784">
        <w:rPr>
          <w:rFonts w:ascii="Times New Roman" w:hAnsi="Times New Roman" w:cs="Times New Roman"/>
          <w:sz w:val="24"/>
          <w:szCs w:val="24"/>
          <w:rPrChange w:id="253" w:author="NIZAR" w:date="2023-06-06T16:36:00Z">
            <w:rPr/>
          </w:rPrChange>
        </w:rPr>
        <w:fldChar w:fldCharType="end"/>
      </w:r>
    </w:p>
    <w:p w14:paraId="3B04992A" w14:textId="7F7EC542" w:rsidR="00EF5E29" w:rsidRDefault="00EF5E29">
      <w:pPr>
        <w:pStyle w:val="ListParagraph"/>
        <w:ind w:left="709" w:firstLine="720"/>
        <w:jc w:val="both"/>
        <w:rPr>
          <w:ins w:id="254" w:author="NIZAR" w:date="2023-06-06T16:50:00Z"/>
          <w:rFonts w:ascii="Times New Roman" w:hAnsi="Times New Roman" w:cs="Times New Roman"/>
          <w:sz w:val="24"/>
          <w:szCs w:val="24"/>
        </w:rPr>
        <w:pPrChange w:id="255" w:author="NIZAR" w:date="2023-06-06T16:36:00Z">
          <w:pPr/>
        </w:pPrChange>
      </w:pPr>
    </w:p>
    <w:p w14:paraId="32561A5A" w14:textId="633049AF" w:rsidR="00AF5F13" w:rsidRPr="00CF7A36" w:rsidRDefault="00EF5E29" w:rsidP="00CF7A36">
      <w:pPr>
        <w:pStyle w:val="ListParagraph"/>
        <w:ind w:left="709" w:firstLine="720"/>
        <w:jc w:val="both"/>
        <w:rPr>
          <w:rFonts w:ascii="Times New Roman" w:hAnsi="Times New Roman" w:cs="Times New Roman"/>
          <w:sz w:val="24"/>
          <w:szCs w:val="24"/>
        </w:rPr>
      </w:pPr>
      <w:ins w:id="256" w:author="NIZAR" w:date="2023-06-06T16:50:00Z">
        <w:r>
          <w:rPr>
            <w:rFonts w:ascii="Times New Roman" w:hAnsi="Times New Roman" w:cs="Times New Roman"/>
            <w:sz w:val="24"/>
            <w:szCs w:val="24"/>
          </w:rPr>
          <w:lastRenderedPageBreak/>
          <w:t xml:space="preserve">Sesuai dengan penjelasan di atas, serial drama korea merupakan </w:t>
        </w:r>
      </w:ins>
      <w:ins w:id="257" w:author="NIZAR" w:date="2023-06-06T16:51:00Z">
        <w:r w:rsidR="008C5B44">
          <w:rPr>
            <w:rFonts w:ascii="Times New Roman" w:hAnsi="Times New Roman" w:cs="Times New Roman"/>
            <w:sz w:val="24"/>
            <w:szCs w:val="24"/>
          </w:rPr>
          <w:t>acara televisi yang membawakan cerita, fenomena, atau budaya yang terjadi di Korea.</w:t>
        </w:r>
      </w:ins>
    </w:p>
    <w:p w14:paraId="57CA7262" w14:textId="77777777" w:rsidR="00AF5F13" w:rsidRPr="00AF5F13" w:rsidRDefault="00AF5F13" w:rsidP="00AF5F13">
      <w:pPr>
        <w:rPr>
          <w:ins w:id="258" w:author="NIZAR" w:date="2023-06-06T13:44:00Z"/>
        </w:rPr>
      </w:pPr>
    </w:p>
    <w:p w14:paraId="02AC84A1" w14:textId="723C095D" w:rsidR="00137B99" w:rsidRDefault="00137B99">
      <w:pPr>
        <w:pStyle w:val="Heading2"/>
      </w:pPr>
      <w:bookmarkStart w:id="259" w:name="_Toc136983373"/>
      <w:r>
        <w:t>Sistematika Pembahasan</w:t>
      </w:r>
      <w:bookmarkEnd w:id="259"/>
    </w:p>
    <w:p w14:paraId="04403C69" w14:textId="6FC46813" w:rsidR="00137B99"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5CD9A380" w14:textId="77777777" w:rsidR="00AB652A" w:rsidRPr="007153CF" w:rsidRDefault="00AB652A" w:rsidP="007153CF">
      <w:pPr>
        <w:ind w:left="426" w:firstLine="720"/>
        <w:jc w:val="both"/>
        <w:rPr>
          <w:rFonts w:ascii="Times New Roman" w:hAnsi="Times New Roman" w:cs="Times New Roman"/>
          <w:sz w:val="24"/>
        </w:rPr>
      </w:pP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5AD9E253" w:rsid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3CC8003" w14:textId="77777777" w:rsidR="00AB652A" w:rsidRPr="008F6447" w:rsidRDefault="00AB652A" w:rsidP="000C6CE5">
      <w:pPr>
        <w:tabs>
          <w:tab w:val="left" w:pos="1680"/>
        </w:tabs>
        <w:ind w:left="1701"/>
        <w:jc w:val="both"/>
        <w:rPr>
          <w:rFonts w:ascii="Times New Roman" w:hAnsi="Times New Roman" w:cs="Times New Roman"/>
          <w:sz w:val="24"/>
        </w:rPr>
      </w:pP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79822CB0" w:rsid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11F95D0B" w14:textId="77777777" w:rsidR="00AB652A" w:rsidRPr="0060195A" w:rsidRDefault="00AB652A" w:rsidP="000C6CE5">
      <w:pPr>
        <w:tabs>
          <w:tab w:val="left" w:pos="1680"/>
        </w:tabs>
        <w:ind w:left="1701"/>
        <w:jc w:val="both"/>
        <w:rPr>
          <w:rFonts w:ascii="Times New Roman" w:hAnsi="Times New Roman" w:cs="Times New Roman"/>
          <w:sz w:val="24"/>
        </w:rPr>
      </w:pP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4B80AB25" w:rsid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2232943E" w14:textId="77777777" w:rsidR="00AB652A" w:rsidRPr="008A1D51" w:rsidRDefault="00AB652A" w:rsidP="000C6CE5">
      <w:pPr>
        <w:tabs>
          <w:tab w:val="left" w:pos="1680"/>
        </w:tabs>
        <w:ind w:left="1701"/>
        <w:jc w:val="both"/>
        <w:rPr>
          <w:rFonts w:ascii="Times New Roman" w:hAnsi="Times New Roman" w:cs="Times New Roman"/>
          <w:sz w:val="24"/>
        </w:rPr>
      </w:pP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30EB6A84" w:rsid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526211BC" w14:textId="77777777" w:rsidR="00AB652A" w:rsidRPr="00D85A22" w:rsidRDefault="00AB652A" w:rsidP="000C6CE5">
      <w:pPr>
        <w:tabs>
          <w:tab w:val="left" w:pos="1680"/>
        </w:tabs>
        <w:ind w:left="1701"/>
        <w:jc w:val="both"/>
        <w:rPr>
          <w:rFonts w:ascii="Times New Roman" w:hAnsi="Times New Roman" w:cs="Times New Roman"/>
          <w:sz w:val="24"/>
        </w:rPr>
      </w:pP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4F986917" w:rsidR="00004BF4"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25046BCE" w14:textId="77777777" w:rsidR="00004BF4" w:rsidRDefault="00004BF4">
      <w:pPr>
        <w:rPr>
          <w:rFonts w:ascii="Times New Roman" w:hAnsi="Times New Roman" w:cs="Times New Roman"/>
          <w:sz w:val="24"/>
        </w:rPr>
      </w:pPr>
      <w:r>
        <w:rPr>
          <w:rFonts w:ascii="Times New Roman" w:hAnsi="Times New Roman" w:cs="Times New Roman"/>
          <w:sz w:val="24"/>
        </w:rPr>
        <w:br w:type="page"/>
      </w:r>
    </w:p>
    <w:p w14:paraId="10043E72" w14:textId="77777777" w:rsidR="00004BF4" w:rsidRDefault="00004BF4" w:rsidP="00025AF9">
      <w:pPr>
        <w:pStyle w:val="Heading1"/>
        <w:sectPr w:rsidR="00004BF4" w:rsidSect="00D143E5">
          <w:headerReference w:type="default" r:id="rId12"/>
          <w:footerReference w:type="default" r:id="rId13"/>
          <w:headerReference w:type="first" r:id="rId14"/>
          <w:footerReference w:type="first" r:id="rId15"/>
          <w:pgSz w:w="11909" w:h="16834"/>
          <w:pgMar w:top="1701" w:right="1701" w:bottom="1701" w:left="2268" w:header="720" w:footer="720" w:gutter="0"/>
          <w:pgNumType w:start="1"/>
          <w:cols w:space="720"/>
          <w:titlePg/>
          <w:docGrid w:linePitch="299"/>
        </w:sectPr>
      </w:pPr>
    </w:p>
    <w:p w14:paraId="236C6B97" w14:textId="69F8FCB9" w:rsidR="00915212" w:rsidRPr="00765A51" w:rsidRDefault="00307A1D" w:rsidP="00025AF9">
      <w:pPr>
        <w:pStyle w:val="Heading1"/>
      </w:pPr>
      <w:r w:rsidRPr="00765A51">
        <w:lastRenderedPageBreak/>
        <w:br/>
      </w:r>
      <w:bookmarkStart w:id="260" w:name="_Toc136983374"/>
      <w:ins w:id="261" w:author="NIZAR" w:date="2023-05-31T20:17:00Z">
        <w:r w:rsidR="001C50D9">
          <w:t>LANDASAN TEORI</w:t>
        </w:r>
      </w:ins>
      <w:bookmarkEnd w:id="260"/>
      <w:del w:id="262"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263" w:name="_Toc136983375"/>
      <w:ins w:id="264" w:author="NIZAR" w:date="2023-05-31T20:18:00Z">
        <w:r>
          <w:t>Kajian</w:t>
        </w:r>
      </w:ins>
      <w:ins w:id="265" w:author="NIZAR" w:date="2023-05-31T20:17:00Z">
        <w:r w:rsidR="001C50D9">
          <w:t xml:space="preserve"> Teori</w:t>
        </w:r>
      </w:ins>
      <w:bookmarkEnd w:id="263"/>
      <w:del w:id="266"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267" w:name="_Toc136983376"/>
      <w:r w:rsidRPr="00765A51">
        <w:t>Semiotika</w:t>
      </w:r>
      <w:bookmarkEnd w:id="267"/>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68"/>
      <w:ins w:id="269" w:author="NIZAR" w:date="2023-05-23T14:21:00Z">
        <w:r w:rsidRPr="00765A51">
          <w:rPr>
            <w:rFonts w:ascii="Times New Roman" w:eastAsia="Times New Roman" w:hAnsi="Times New Roman" w:cs="Times New Roman"/>
            <w:sz w:val="24"/>
            <w:szCs w:val="24"/>
          </w:rPr>
          <w:t xml:space="preserve">Semiotika </w:t>
        </w:r>
      </w:ins>
      <w:ins w:id="270" w:author="NIZAR" w:date="2023-05-23T14:22:00Z">
        <w:r w:rsidRPr="00765A51">
          <w:rPr>
            <w:rFonts w:ascii="Times New Roman" w:eastAsia="Times New Roman" w:hAnsi="Times New Roman" w:cs="Times New Roman"/>
            <w:sz w:val="24"/>
            <w:szCs w:val="24"/>
          </w:rPr>
          <w:t xml:space="preserve">atau semion (bahasa Yunanai) memiliki arti yaitu tanda, </w:t>
        </w:r>
      </w:ins>
      <w:ins w:id="271"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272"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273" w:author="NIZAR" w:date="2023-05-23T14:25:00Z">
        <w:r w:rsidRPr="00765A51">
          <w:rPr>
            <w:rFonts w:ascii="Times New Roman" w:eastAsia="Times New Roman" w:hAnsi="Times New Roman" w:cs="Times New Roman"/>
            <w:sz w:val="24"/>
            <w:szCs w:val="24"/>
          </w:rPr>
          <w:t xml:space="preserve">Roland Barthes, semiotik dapat </w:t>
        </w:r>
      </w:ins>
      <w:ins w:id="274"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275" w:author="NIZAR" w:date="2023-05-23T14:27:00Z">
        <w:r w:rsidRPr="00765A51">
          <w:rPr>
            <w:rFonts w:ascii="Times New Roman" w:eastAsia="Times New Roman" w:hAnsi="Times New Roman" w:cs="Times New Roman"/>
            <w:sz w:val="24"/>
            <w:szCs w:val="24"/>
          </w:rPr>
          <w:t>.</w:t>
        </w:r>
      </w:ins>
      <w:commentRangeEnd w:id="268"/>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268"/>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76"/>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276"/>
      <w:r w:rsidRPr="00765A51">
        <w:rPr>
          <w:rFonts w:ascii="Times New Roman" w:eastAsia="Times New Roman" w:hAnsi="Times New Roman" w:cs="Times New Roman"/>
          <w:sz w:val="24"/>
          <w:szCs w:val="24"/>
        </w:rPr>
        <w:commentReference w:id="276"/>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277"/>
      <w:ins w:id="278" w:author="NIZAR" w:date="2023-05-23T14:38:00Z">
        <w:r w:rsidRPr="00765A51">
          <w:rPr>
            <w:rFonts w:ascii="Times New Roman" w:eastAsia="Times New Roman" w:hAnsi="Times New Roman" w:cs="Times New Roman"/>
            <w:sz w:val="24"/>
            <w:szCs w:val="24"/>
          </w:rPr>
          <w:t xml:space="preserve">Semiotika memiliki dua paradigma, paradigma kosntruktif </w:t>
        </w:r>
      </w:ins>
      <w:ins w:id="279"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280" w:author="NIZAR" w:date="2023-05-23T14:49:00Z">
        <w:r w:rsidRPr="00765A51">
          <w:rPr>
            <w:rFonts w:ascii="Times New Roman" w:eastAsia="Times New Roman" w:hAnsi="Times New Roman" w:cs="Times New Roman"/>
            <w:sz w:val="24"/>
            <w:szCs w:val="24"/>
          </w:rPr>
          <w:t xml:space="preserve"> </w:t>
        </w:r>
      </w:ins>
      <w:ins w:id="281" w:author="NIZAR" w:date="2023-05-23T14:39:00Z">
        <w:r w:rsidRPr="00765A51">
          <w:rPr>
            <w:rFonts w:ascii="Times New Roman" w:eastAsia="Times New Roman" w:hAnsi="Times New Roman" w:cs="Times New Roman"/>
            <w:sz w:val="24"/>
            <w:szCs w:val="24"/>
          </w:rPr>
          <w:t xml:space="preserve">dan </w:t>
        </w:r>
      </w:ins>
      <w:ins w:id="282" w:author="NIZAR" w:date="2023-05-23T14:51:00Z">
        <w:r w:rsidRPr="00765A51">
          <w:rPr>
            <w:rFonts w:ascii="Times New Roman" w:eastAsia="Times New Roman" w:hAnsi="Times New Roman" w:cs="Times New Roman"/>
            <w:sz w:val="24"/>
            <w:szCs w:val="24"/>
          </w:rPr>
          <w:t xml:space="preserve">paradgima </w:t>
        </w:r>
      </w:ins>
      <w:ins w:id="283" w:author="NIZAR" w:date="2023-05-23T14:40:00Z">
        <w:r w:rsidRPr="00765A51">
          <w:rPr>
            <w:rFonts w:ascii="Times New Roman" w:eastAsia="Times New Roman" w:hAnsi="Times New Roman" w:cs="Times New Roman"/>
            <w:sz w:val="24"/>
            <w:szCs w:val="24"/>
          </w:rPr>
          <w:t>kritis</w:t>
        </w:r>
      </w:ins>
      <w:ins w:id="284" w:author="NIZAR" w:date="2023-05-23T14:51:00Z">
        <w:r w:rsidRPr="00765A51">
          <w:rPr>
            <w:rFonts w:ascii="Times New Roman" w:eastAsia="Times New Roman" w:hAnsi="Times New Roman" w:cs="Times New Roman"/>
            <w:sz w:val="24"/>
            <w:szCs w:val="24"/>
          </w:rPr>
          <w:t xml:space="preserve"> yang dilakukan dengan mengkritisi dengan hasil </w:t>
        </w:r>
      </w:ins>
      <w:ins w:id="285" w:author="NIZAR" w:date="2023-05-23T14:52:00Z">
        <w:r w:rsidRPr="00765A51">
          <w:rPr>
            <w:rFonts w:ascii="Times New Roman" w:eastAsia="Times New Roman" w:hAnsi="Times New Roman" w:cs="Times New Roman"/>
            <w:sz w:val="24"/>
            <w:szCs w:val="24"/>
          </w:rPr>
          <w:t>membuat perbaikan dalam sosial.</w:t>
        </w:r>
      </w:ins>
      <w:commentRangeEnd w:id="277"/>
      <w:r w:rsidRPr="00765A51">
        <w:rPr>
          <w:rFonts w:ascii="Times New Roman" w:eastAsia="Times New Roman" w:hAnsi="Times New Roman" w:cs="Times New Roman"/>
          <w:sz w:val="24"/>
          <w:szCs w:val="24"/>
        </w:rPr>
        <w:commentReference w:id="277"/>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86"/>
      <w:ins w:id="287"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288" w:author="NIZAR" w:date="2023-05-23T19:05:00Z">
        <w:r w:rsidRPr="00765A51">
          <w:rPr>
            <w:rFonts w:ascii="Times New Roman" w:eastAsia="Times New Roman" w:hAnsi="Times New Roman" w:cs="Times New Roman"/>
            <w:sz w:val="24"/>
            <w:szCs w:val="24"/>
          </w:rPr>
          <w:t xml:space="preserve">r rata-rata </w:t>
        </w:r>
      </w:ins>
      <w:ins w:id="289"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290" w:author="NIZAR" w:date="2023-05-23T19:07:00Z">
        <w:r w:rsidRPr="00765A51">
          <w:rPr>
            <w:rFonts w:ascii="Times New Roman" w:eastAsia="Times New Roman" w:hAnsi="Times New Roman" w:cs="Times New Roman"/>
            <w:sz w:val="24"/>
            <w:szCs w:val="24"/>
          </w:rPr>
          <w:t>yang jauh lebih luas.</w:t>
        </w:r>
      </w:ins>
      <w:commentRangeEnd w:id="286"/>
      <w:r w:rsidRPr="00765A51">
        <w:rPr>
          <w:rStyle w:val="CommentReference"/>
          <w:rFonts w:ascii="Times New Roman" w:hAnsi="Times New Roman" w:cs="Times New Roman"/>
          <w:sz w:val="24"/>
          <w:szCs w:val="24"/>
        </w:rPr>
        <w:commentReference w:id="286"/>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ins w:id="291" w:author="NIZAR" w:date="2023-06-06T08:41:00Z">
        <w:r>
          <w:t xml:space="preserve"> </w:t>
        </w:r>
      </w:ins>
      <w:bookmarkStart w:id="292" w:name="_Toc136983377"/>
      <w:r w:rsidR="00CA147E">
        <w:t>Semotika Roland Barthes</w:t>
      </w:r>
      <w:bookmarkEnd w:id="292"/>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293"/>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2966C2BA"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w:t>
      </w:r>
      <w:r w:rsidR="004D5BD8">
        <w:rPr>
          <w:rFonts w:ascii="Times New Roman" w:eastAsia="Times New Roman" w:hAnsi="Times New Roman" w:cs="Times New Roman"/>
          <w:sz w:val="24"/>
          <w:szCs w:val="24"/>
        </w:rPr>
        <w:fldChar w:fldCharType="begin"/>
      </w:r>
      <w:r w:rsidR="004D5BD8">
        <w:rPr>
          <w:rFonts w:ascii="Times New Roman" w:eastAsia="Times New Roman" w:hAnsi="Times New Roman" w:cs="Times New Roman"/>
          <w:sz w:val="24"/>
          <w:szCs w:val="24"/>
        </w:rPr>
        <w:instrText xml:space="preserve"> ADDIN ZOTERO_ITEM CSL_CITATION {"citationID":"KAISHG9I","properties":{"formattedCitation":"(Yan &amp; Ming, 2015)","plainCitation":"(Yan &amp; Ming, 2015)","noteIndex":0},"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004D5BD8">
        <w:rPr>
          <w:rFonts w:ascii="Times New Roman" w:eastAsia="Times New Roman" w:hAnsi="Times New Roman" w:cs="Times New Roman"/>
          <w:sz w:val="24"/>
          <w:szCs w:val="24"/>
        </w:rPr>
        <w:fldChar w:fldCharType="separate"/>
      </w:r>
      <w:r w:rsidR="004D5BD8" w:rsidRPr="004D5BD8">
        <w:rPr>
          <w:rFonts w:ascii="Times New Roman" w:hAnsi="Times New Roman" w:cs="Times New Roman"/>
          <w:sz w:val="24"/>
        </w:rPr>
        <w:t>(Yan &amp; Ming, 2015)</w:t>
      </w:r>
      <w:r w:rsidR="004D5BD8">
        <w:rPr>
          <w:rFonts w:ascii="Times New Roman" w:eastAsia="Times New Roman" w:hAnsi="Times New Roman" w:cs="Times New Roman"/>
          <w:sz w:val="24"/>
          <w:szCs w:val="24"/>
        </w:rPr>
        <w:fldChar w:fldCharType="end"/>
      </w:r>
      <w:r w:rsidRPr="00CC589E">
        <w:rPr>
          <w:rFonts w:ascii="Times New Roman" w:eastAsia="Times New Roman" w:hAnsi="Times New Roman" w:cs="Times New Roman"/>
          <w:sz w:val="24"/>
          <w:szCs w:val="24"/>
        </w:rPr>
        <w:t xml:space="preserve">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lastRenderedPageBreak/>
        <w:t>Teori semiotika Barthes telah banyak diaplikasikan dalam berbagai bidang, seperti sastra, media, dan budaya populer. Teori ini dapat membantu dalam menganalisis dan memahami makna yang terkandung dalam suatu teks atau media.</w:t>
      </w:r>
      <w:commentRangeEnd w:id="293"/>
      <w:r w:rsidR="00896ACE">
        <w:rPr>
          <w:rStyle w:val="CommentReference"/>
        </w:rPr>
        <w:commentReference w:id="293"/>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294" w:name="_Toc136983378"/>
      <w:r w:rsidRPr="00765A51">
        <w:t>Representasi</w:t>
      </w:r>
      <w:bookmarkEnd w:id="294"/>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217593DB" w:rsidR="00A32864" w:rsidRDefault="00DB118A" w:rsidP="00C37ADA">
      <w:pPr>
        <w:pStyle w:val="Heading3"/>
      </w:pPr>
      <w:bookmarkStart w:id="295" w:name="_Toc136983379"/>
      <w:r>
        <w:rPr>
          <w:i/>
        </w:rPr>
        <w:t>Bullying</w:t>
      </w:r>
      <w:bookmarkEnd w:id="295"/>
    </w:p>
    <w:p w14:paraId="4C9062ED" w14:textId="1ACAF0DD" w:rsidR="00894199"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Definisi</w:t>
      </w:r>
    </w:p>
    <w:p w14:paraId="0DCF4560" w14:textId="321AC9F9" w:rsidR="000A3E18" w:rsidRPr="000A3E18" w:rsidRDefault="00DB118A">
      <w:pPr>
        <w:ind w:left="1134" w:firstLine="720"/>
        <w:jc w:val="both"/>
        <w:rPr>
          <w:ins w:id="296" w:author="NIZAR" w:date="2023-06-06T19:50:00Z"/>
          <w:rFonts w:ascii="Times New Roman" w:eastAsia="Times New Roman" w:hAnsi="Times New Roman" w:cs="Times New Roman"/>
          <w:sz w:val="24"/>
          <w:szCs w:val="24"/>
          <w:rPrChange w:id="297" w:author="NIZAR" w:date="2023-06-06T19:50:00Z">
            <w:rPr>
              <w:ins w:id="298" w:author="NIZAR" w:date="2023-06-06T19:50:00Z"/>
            </w:rPr>
          </w:rPrChange>
        </w:rPr>
        <w:pPrChange w:id="299" w:author="NIZAR" w:date="2023-06-06T19:50:00Z">
          <w:pPr>
            <w:pStyle w:val="ListParagraph"/>
            <w:numPr>
              <w:numId w:val="20"/>
            </w:numPr>
            <w:ind w:hanging="360"/>
            <w:jc w:val="both"/>
          </w:pPr>
        </w:pPrChange>
      </w:pPr>
      <w:r>
        <w:rPr>
          <w:rFonts w:ascii="Times New Roman" w:eastAsia="Times New Roman" w:hAnsi="Times New Roman" w:cs="Times New Roman"/>
          <w:i/>
          <w:sz w:val="24"/>
          <w:szCs w:val="24"/>
        </w:rPr>
        <w:t>Bullying</w:t>
      </w:r>
      <w:ins w:id="300" w:author="NIZAR" w:date="2023-06-06T19:50:00Z">
        <w:r w:rsidR="000A3E18" w:rsidRPr="000A3E18">
          <w:rPr>
            <w:rFonts w:ascii="Times New Roman" w:eastAsia="Times New Roman" w:hAnsi="Times New Roman" w:cs="Times New Roman"/>
            <w:sz w:val="24"/>
            <w:szCs w:val="24"/>
            <w:rPrChange w:id="301" w:author="NIZAR" w:date="2023-06-06T19:50:00Z">
              <w:rPr/>
            </w:rPrChange>
          </w:rPr>
          <w:t xml:space="preserve"> atau perundungan dalam Kamus Besar Bahasa Indonesia memiliki arti kekerasan. </w:t>
        </w:r>
      </w:ins>
      <w:r>
        <w:rPr>
          <w:rFonts w:ascii="Times New Roman" w:eastAsia="Times New Roman" w:hAnsi="Times New Roman" w:cs="Times New Roman"/>
          <w:i/>
          <w:sz w:val="24"/>
          <w:szCs w:val="24"/>
        </w:rPr>
        <w:t>Bullying</w:t>
      </w:r>
      <w:ins w:id="302" w:author="NIZAR" w:date="2023-06-06T19:50:00Z">
        <w:r w:rsidR="000A3E18" w:rsidRPr="000A3E18">
          <w:rPr>
            <w:rFonts w:ascii="Times New Roman" w:eastAsia="Times New Roman" w:hAnsi="Times New Roman" w:cs="Times New Roman"/>
            <w:sz w:val="24"/>
            <w:szCs w:val="24"/>
            <w:rPrChange w:id="303" w:author="NIZAR" w:date="2023-06-06T19:50:00Z">
              <w:rPr/>
            </w:rPrChange>
          </w:rPr>
          <w:t xml:space="preserve"> adalah sebuah tindakan menyimpang yang dilakukan untuk melukai atau kekerasan baik secara fisik atau mental psikologis (lisan) individu oleh individu lain atau suatu kelompok tertentu.</w:t>
        </w:r>
        <w:r w:rsidR="000A3E18" w:rsidRPr="000A3E18">
          <w:rPr>
            <w:rFonts w:ascii="Times New Roman" w:eastAsia="Times New Roman" w:hAnsi="Times New Roman" w:cs="Times New Roman"/>
            <w:sz w:val="24"/>
            <w:szCs w:val="24"/>
            <w:rPrChange w:id="304" w:author="NIZAR" w:date="2023-06-06T19:50:00Z">
              <w:rPr/>
            </w:rPrChange>
          </w:rPr>
          <w:fldChar w:fldCharType="begin"/>
        </w:r>
        <w:r w:rsidR="000A3E18" w:rsidRPr="000A3E18">
          <w:rPr>
            <w:rFonts w:ascii="Times New Roman" w:eastAsia="Times New Roman" w:hAnsi="Times New Roman" w:cs="Times New Roman"/>
            <w:sz w:val="24"/>
            <w:szCs w:val="24"/>
            <w:rPrChange w:id="305" w:author="NIZAR" w:date="2023-06-06T19:50:00Z">
              <w:rPr/>
            </w:rPrChange>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0A3E18" w:rsidRPr="000A3E18">
          <w:rPr>
            <w:rFonts w:ascii="Times New Roman" w:eastAsia="Times New Roman" w:hAnsi="Times New Roman" w:cs="Times New Roman"/>
            <w:sz w:val="24"/>
            <w:szCs w:val="24"/>
            <w:rPrChange w:id="306" w:author="NIZAR" w:date="2023-06-06T19:50:00Z">
              <w:rPr/>
            </w:rPrChange>
          </w:rPr>
          <w:fldChar w:fldCharType="separate"/>
        </w:r>
        <w:r w:rsidR="000A3E18" w:rsidRPr="000A3E18">
          <w:rPr>
            <w:rFonts w:ascii="Times New Roman" w:eastAsia="Times New Roman" w:hAnsi="Times New Roman" w:cs="Times New Roman"/>
            <w:sz w:val="24"/>
            <w:szCs w:val="24"/>
            <w:rPrChange w:id="307" w:author="NIZAR" w:date="2023-06-06T19:50:00Z">
              <w:rPr/>
            </w:rPrChange>
          </w:rPr>
          <w:t>(Sejiwa, 2008)</w:t>
        </w:r>
        <w:r w:rsidR="000A3E18" w:rsidRPr="000A3E18">
          <w:rPr>
            <w:rFonts w:ascii="Times New Roman" w:eastAsia="Times New Roman" w:hAnsi="Times New Roman" w:cs="Times New Roman"/>
            <w:sz w:val="24"/>
            <w:szCs w:val="24"/>
            <w:rPrChange w:id="308" w:author="NIZAR" w:date="2023-06-06T19:50:00Z">
              <w:rPr/>
            </w:rPrChange>
          </w:rPr>
          <w:fldChar w:fldCharType="end"/>
        </w:r>
        <w:r w:rsidR="000A3E18" w:rsidRPr="000A3E18">
          <w:rPr>
            <w:rFonts w:ascii="Times New Roman" w:eastAsia="Times New Roman" w:hAnsi="Times New Roman" w:cs="Times New Roman"/>
            <w:sz w:val="24"/>
            <w:szCs w:val="24"/>
            <w:rPrChange w:id="309" w:author="NIZAR" w:date="2023-06-06T19:50:00Z">
              <w:rPr/>
            </w:rPrChange>
          </w:rPr>
          <w:t xml:space="preserve"> Para pelaku yang sering melakukan </w:t>
        </w:r>
      </w:ins>
      <w:r>
        <w:rPr>
          <w:rFonts w:ascii="Times New Roman" w:eastAsia="Times New Roman" w:hAnsi="Times New Roman" w:cs="Times New Roman"/>
          <w:i/>
          <w:sz w:val="24"/>
          <w:szCs w:val="24"/>
        </w:rPr>
        <w:t>bullying</w:t>
      </w:r>
      <w:ins w:id="310" w:author="NIZAR" w:date="2023-06-06T19:50:00Z">
        <w:r w:rsidR="000A3E18" w:rsidRPr="000A3E18">
          <w:rPr>
            <w:rFonts w:ascii="Times New Roman" w:eastAsia="Times New Roman" w:hAnsi="Times New Roman" w:cs="Times New Roman"/>
            <w:sz w:val="24"/>
            <w:szCs w:val="24"/>
            <w:rPrChange w:id="311" w:author="NIZAR" w:date="2023-06-06T19:50:00Z">
              <w:rPr/>
            </w:rPrChange>
          </w:rPr>
          <w:t xml:space="preserve"> yaitu individu usia sebaya dengan kekuatan fisik dan senior atau bahkan orang-orang terdekat kita.</w:t>
        </w:r>
        <w:r w:rsidR="000A3E18" w:rsidRPr="000A3E18">
          <w:rPr>
            <w:rFonts w:ascii="Times New Roman" w:eastAsia="Times New Roman" w:hAnsi="Times New Roman" w:cs="Times New Roman"/>
            <w:sz w:val="24"/>
            <w:szCs w:val="24"/>
            <w:rPrChange w:id="312" w:author="NIZAR" w:date="2023-06-06T19:50:00Z">
              <w:rPr/>
            </w:rPrChange>
          </w:rPr>
          <w:fldChar w:fldCharType="begin"/>
        </w:r>
        <w:r w:rsidR="000A3E18" w:rsidRPr="000A3E18">
          <w:rPr>
            <w:rFonts w:ascii="Times New Roman" w:eastAsia="Times New Roman" w:hAnsi="Times New Roman" w:cs="Times New Roman"/>
            <w:sz w:val="24"/>
            <w:szCs w:val="24"/>
            <w:rPrChange w:id="313" w:author="NIZAR" w:date="2023-06-06T19:50:00Z">
              <w:rPr/>
            </w:rPrChange>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0A3E18" w:rsidRPr="000A3E18">
          <w:rPr>
            <w:rFonts w:ascii="Times New Roman" w:eastAsia="Times New Roman" w:hAnsi="Times New Roman" w:cs="Times New Roman"/>
            <w:sz w:val="24"/>
            <w:szCs w:val="24"/>
            <w:rPrChange w:id="314" w:author="NIZAR" w:date="2023-06-06T19:50:00Z">
              <w:rPr/>
            </w:rPrChange>
          </w:rPr>
          <w:fldChar w:fldCharType="separate"/>
        </w:r>
        <w:r w:rsidR="000A3E18" w:rsidRPr="000A3E18">
          <w:rPr>
            <w:rFonts w:ascii="Times New Roman" w:eastAsia="Times New Roman" w:hAnsi="Times New Roman" w:cs="Times New Roman"/>
            <w:sz w:val="24"/>
            <w:szCs w:val="24"/>
            <w:rPrChange w:id="315" w:author="NIZAR" w:date="2023-06-06T19:50:00Z">
              <w:rPr/>
            </w:rPrChange>
          </w:rPr>
          <w:t>(Muhammad, 2009)</w:t>
        </w:r>
        <w:r w:rsidR="000A3E18" w:rsidRPr="000A3E18">
          <w:rPr>
            <w:rFonts w:ascii="Times New Roman" w:eastAsia="Times New Roman" w:hAnsi="Times New Roman" w:cs="Times New Roman"/>
            <w:sz w:val="24"/>
            <w:szCs w:val="24"/>
            <w:rPrChange w:id="316" w:author="NIZAR" w:date="2023-06-06T19:50:00Z">
              <w:rPr/>
            </w:rPrChange>
          </w:rPr>
          <w:fldChar w:fldCharType="end"/>
        </w:r>
      </w:ins>
    </w:p>
    <w:p w14:paraId="76870056" w14:textId="1EA8EAD6" w:rsidR="00C35B00" w:rsidRPr="000A3E18" w:rsidRDefault="000A3E18">
      <w:pPr>
        <w:ind w:left="1134" w:firstLine="720"/>
        <w:jc w:val="both"/>
        <w:rPr>
          <w:rFonts w:ascii="Times New Roman" w:hAnsi="Times New Roman" w:cs="Times New Roman"/>
          <w:sz w:val="24"/>
          <w:rPrChange w:id="317" w:author="NIZAR" w:date="2023-06-06T19:50:00Z">
            <w:rPr/>
          </w:rPrChange>
        </w:rPr>
        <w:pPrChange w:id="318" w:author="NIZAR" w:date="2023-06-06T19:50:00Z">
          <w:pPr>
            <w:pStyle w:val="ListParagraph"/>
            <w:numPr>
              <w:numId w:val="20"/>
            </w:numPr>
            <w:ind w:hanging="360"/>
          </w:pPr>
        </w:pPrChange>
      </w:pPr>
      <w:ins w:id="319" w:author="NIZAR" w:date="2023-06-06T19:50:00Z">
        <w:r w:rsidRPr="000A3E18">
          <w:rPr>
            <w:rFonts w:ascii="Times New Roman" w:eastAsia="Times New Roman" w:hAnsi="Times New Roman" w:cs="Times New Roman"/>
            <w:sz w:val="24"/>
            <w:szCs w:val="24"/>
            <w:rPrChange w:id="320" w:author="NIZAR" w:date="2023-06-06T19:50:00Z">
              <w:rPr/>
            </w:rPrChange>
          </w:rPr>
          <w:t xml:space="preserve">Perilaku </w:t>
        </w:r>
      </w:ins>
      <w:r w:rsidR="00DB118A">
        <w:rPr>
          <w:rFonts w:ascii="Times New Roman" w:eastAsia="Times New Roman" w:hAnsi="Times New Roman" w:cs="Times New Roman"/>
          <w:i/>
          <w:sz w:val="24"/>
          <w:szCs w:val="24"/>
        </w:rPr>
        <w:t>bullying</w:t>
      </w:r>
      <w:ins w:id="321" w:author="NIZAR" w:date="2023-06-06T19:50:00Z">
        <w:r w:rsidRPr="000A3E18">
          <w:rPr>
            <w:rFonts w:ascii="Times New Roman" w:eastAsia="Times New Roman" w:hAnsi="Times New Roman" w:cs="Times New Roman"/>
            <w:sz w:val="24"/>
            <w:szCs w:val="24"/>
            <w:rPrChange w:id="322" w:author="NIZAR" w:date="2023-06-06T19:50:00Z">
              <w:rPr/>
            </w:rPrChange>
          </w:rPr>
          <w:t xml:space="preserve"> ini dapat terjadi diakibatkan beberapa faktor seperti, lingkungan sosial (sekolah, rumah), harmonisasi dalam keluarga, kebutuhan, keinginan dan kepercayaan diri yang kurang terhadap kemampuan ataupun individu secara keseluruhan. Ada dua </w:t>
        </w:r>
        <w:r w:rsidRPr="000A3E18">
          <w:rPr>
            <w:rFonts w:ascii="Times New Roman" w:eastAsia="Times New Roman" w:hAnsi="Times New Roman" w:cs="Times New Roman"/>
            <w:sz w:val="24"/>
            <w:szCs w:val="24"/>
            <w:rPrChange w:id="323" w:author="NIZAR" w:date="2023-06-06T19:50:00Z">
              <w:rPr/>
            </w:rPrChange>
          </w:rPr>
          <w:lastRenderedPageBreak/>
          <w:t xml:space="preserve">jenis dalam </w:t>
        </w:r>
      </w:ins>
      <w:r w:rsidR="00DB118A">
        <w:rPr>
          <w:rFonts w:ascii="Times New Roman" w:eastAsia="Times New Roman" w:hAnsi="Times New Roman" w:cs="Times New Roman"/>
          <w:i/>
          <w:sz w:val="24"/>
          <w:szCs w:val="24"/>
        </w:rPr>
        <w:t>bullying</w:t>
      </w:r>
      <w:ins w:id="324" w:author="NIZAR" w:date="2023-06-06T19:50:00Z">
        <w:r w:rsidRPr="000A3E18">
          <w:rPr>
            <w:rFonts w:ascii="Times New Roman" w:eastAsia="Times New Roman" w:hAnsi="Times New Roman" w:cs="Times New Roman"/>
            <w:sz w:val="24"/>
            <w:szCs w:val="24"/>
            <w:rPrChange w:id="325" w:author="NIZAR" w:date="2023-06-06T19:50:00Z">
              <w:rPr/>
            </w:rPrChange>
          </w:rPr>
          <w:t xml:space="preserve">, pertama, </w:t>
        </w:r>
      </w:ins>
      <w:r w:rsidR="00DB118A">
        <w:rPr>
          <w:rFonts w:ascii="Times New Roman" w:eastAsia="Times New Roman" w:hAnsi="Times New Roman" w:cs="Times New Roman"/>
          <w:i/>
          <w:sz w:val="24"/>
          <w:szCs w:val="24"/>
        </w:rPr>
        <w:t>bullying</w:t>
      </w:r>
      <w:ins w:id="326" w:author="NIZAR" w:date="2023-06-06T19:50:00Z">
        <w:r w:rsidRPr="000A3E18">
          <w:rPr>
            <w:rFonts w:ascii="Times New Roman" w:eastAsia="Times New Roman" w:hAnsi="Times New Roman" w:cs="Times New Roman"/>
            <w:sz w:val="24"/>
            <w:szCs w:val="24"/>
            <w:rPrChange w:id="327" w:author="NIZAR" w:date="2023-06-06T19:50:00Z">
              <w:rPr/>
            </w:rPrChange>
          </w:rPr>
          <w:t xml:space="preserve"> fisik merupakan perundungan menyakiti individu lain dengan cara melukai fisiknya (memukul, menampar). Kedua, </w:t>
        </w:r>
      </w:ins>
      <w:r w:rsidR="00DB118A">
        <w:rPr>
          <w:rFonts w:ascii="Times New Roman" w:eastAsia="Times New Roman" w:hAnsi="Times New Roman" w:cs="Times New Roman"/>
          <w:i/>
          <w:sz w:val="24"/>
          <w:szCs w:val="24"/>
        </w:rPr>
        <w:t>bullying</w:t>
      </w:r>
      <w:ins w:id="328" w:author="NIZAR" w:date="2023-06-06T19:50:00Z">
        <w:r w:rsidRPr="000A3E18">
          <w:rPr>
            <w:rFonts w:ascii="Times New Roman" w:eastAsia="Times New Roman" w:hAnsi="Times New Roman" w:cs="Times New Roman"/>
            <w:sz w:val="24"/>
            <w:szCs w:val="24"/>
            <w:rPrChange w:id="329" w:author="NIZAR" w:date="2023-06-06T19:50:00Z">
              <w:rPr/>
            </w:rPrChange>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0A3E18">
          <w:rPr>
            <w:rFonts w:ascii="Times New Roman" w:hAnsi="Times New Roman" w:cs="Times New Roman"/>
            <w:sz w:val="24"/>
            <w:szCs w:val="24"/>
            <w:rPrChange w:id="330" w:author="NIZAR" w:date="2023-06-06T19:50:00Z">
              <w:rPr/>
            </w:rPrChange>
          </w:rPr>
          <w:fldChar w:fldCharType="begin"/>
        </w:r>
        <w:r w:rsidRPr="000A3E18">
          <w:rPr>
            <w:rFonts w:ascii="Times New Roman" w:hAnsi="Times New Roman" w:cs="Times New Roman"/>
            <w:sz w:val="24"/>
            <w:szCs w:val="24"/>
            <w:rPrChange w:id="331" w:author="NIZAR" w:date="2023-06-06T19:50:00Z">
              <w:rPr/>
            </w:rPrChange>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0A3E18">
          <w:rPr>
            <w:rFonts w:ascii="Times New Roman" w:hAnsi="Times New Roman" w:cs="Times New Roman"/>
            <w:sz w:val="24"/>
            <w:szCs w:val="24"/>
            <w:rPrChange w:id="332" w:author="NIZAR" w:date="2023-06-06T19:50:00Z">
              <w:rPr/>
            </w:rPrChange>
          </w:rPr>
          <w:fldChar w:fldCharType="separate"/>
        </w:r>
        <w:r w:rsidRPr="000A3E18">
          <w:rPr>
            <w:rFonts w:ascii="Times New Roman" w:hAnsi="Times New Roman" w:cs="Times New Roman"/>
            <w:sz w:val="24"/>
            <w:szCs w:val="24"/>
            <w:rPrChange w:id="333" w:author="NIZAR" w:date="2023-06-06T19:50:00Z">
              <w:rPr/>
            </w:rPrChange>
          </w:rPr>
          <w:t>(M. Putri, 2018)</w:t>
        </w:r>
        <w:r w:rsidRPr="000A3E18">
          <w:rPr>
            <w:rFonts w:ascii="Times New Roman" w:hAnsi="Times New Roman" w:cs="Times New Roman"/>
            <w:sz w:val="24"/>
            <w:szCs w:val="24"/>
            <w:rPrChange w:id="334" w:author="NIZAR" w:date="2023-06-06T19:50:00Z">
              <w:rPr/>
            </w:rPrChange>
          </w:rPr>
          <w:fldChar w:fldCharType="end"/>
        </w:r>
      </w:ins>
    </w:p>
    <w:p w14:paraId="0663C26A" w14:textId="7EE12E7C" w:rsidR="00894199" w:rsidRPr="00804D07"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Macam</w:t>
      </w:r>
      <w:r w:rsidR="00600091" w:rsidRPr="00B1096F">
        <w:rPr>
          <w:rFonts w:ascii="Times New Roman" w:hAnsi="Times New Roman" w:cs="Times New Roman"/>
          <w:sz w:val="24"/>
        </w:rPr>
        <w:t xml:space="preserve">-Macam </w:t>
      </w:r>
      <w:r w:rsidR="00DB118A">
        <w:rPr>
          <w:rFonts w:ascii="Times New Roman" w:hAnsi="Times New Roman" w:cs="Times New Roman"/>
          <w:i/>
          <w:sz w:val="24"/>
        </w:rPr>
        <w:t>Bullying</w:t>
      </w:r>
    </w:p>
    <w:p w14:paraId="155604E0" w14:textId="29CDD9B0" w:rsidR="00804D07" w:rsidRPr="000A2EBF" w:rsidRDefault="00804D07" w:rsidP="00605923">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sidR="00DB118A">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sidR="00DB118A">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sidR="000A2EBF">
        <w:rPr>
          <w:rFonts w:ascii="Times New Roman" w:hAnsi="Times New Roman" w:cs="Times New Roman"/>
          <w:sz w:val="24"/>
        </w:rPr>
        <w:t xml:space="preserve"> </w:t>
      </w:r>
      <w:r w:rsidR="00DB118A">
        <w:rPr>
          <w:rFonts w:ascii="Times New Roman" w:hAnsi="Times New Roman" w:cs="Times New Roman"/>
          <w:i/>
          <w:sz w:val="24"/>
        </w:rPr>
        <w:t>Bullying</w:t>
      </w:r>
      <w:r w:rsidR="000A2EBF">
        <w:rPr>
          <w:rFonts w:ascii="Times New Roman" w:hAnsi="Times New Roman" w:cs="Times New Roman"/>
          <w:sz w:val="24"/>
        </w:rPr>
        <w:t xml:space="preserve"> dibagi menjadi empat macam oleh </w:t>
      </w:r>
      <w:r w:rsidR="000A2EBF" w:rsidRPr="000A2EBF">
        <w:rPr>
          <w:rFonts w:ascii="Times New Roman" w:hAnsi="Times New Roman" w:cs="Times New Roman"/>
          <w:sz w:val="24"/>
        </w:rPr>
        <w:t>Rosalind Wiseman</w:t>
      </w:r>
      <w:r w:rsidR="000A2EBF">
        <w:rPr>
          <w:rFonts w:ascii="Times New Roman" w:hAnsi="Times New Roman" w:cs="Times New Roman"/>
          <w:sz w:val="24"/>
        </w:rPr>
        <w:t>, sebagai berikut:</w:t>
      </w:r>
    </w:p>
    <w:p w14:paraId="7054962A" w14:textId="3408293A" w:rsidR="001D5592" w:rsidRPr="001D5592" w:rsidRDefault="001D5592" w:rsidP="001D5592">
      <w:pPr>
        <w:pStyle w:val="ListParagraph"/>
        <w:numPr>
          <w:ilvl w:val="0"/>
          <w:numId w:val="22"/>
        </w:numPr>
        <w:ind w:left="1560"/>
        <w:jc w:val="both"/>
        <w:rPr>
          <w:rFonts w:ascii="Times New Roman" w:hAnsi="Times New Roman" w:cs="Times New Roman"/>
          <w:sz w:val="24"/>
        </w:rPr>
      </w:pPr>
      <w:commentRangeStart w:id="335"/>
      <w:r w:rsidRPr="001D5592">
        <w:rPr>
          <w:rFonts w:ascii="Times New Roman" w:hAnsi="Times New Roman" w:cs="Times New Roman"/>
          <w:sz w:val="24"/>
        </w:rPr>
        <w:t xml:space="preserve">Physic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7811CB08" w14:textId="21443E6A"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5DA6E2D2" w14:textId="750A45BC"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 xml:space="preserve">Relation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6239EAE2" w14:textId="2F33B54E"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Cyber</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commentRangeEnd w:id="335"/>
      <w:r w:rsidR="00F417FE">
        <w:rPr>
          <w:rStyle w:val="CommentReference"/>
        </w:rPr>
        <w:commentReference w:id="335"/>
      </w:r>
    </w:p>
    <w:p w14:paraId="6DD86AFE" w14:textId="7AB53C7E" w:rsidR="00894199"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 xml:space="preserve">Faktor </w:t>
      </w:r>
      <w:r w:rsidR="00600091" w:rsidRPr="00B1096F">
        <w:rPr>
          <w:rFonts w:ascii="Times New Roman" w:hAnsi="Times New Roman" w:cs="Times New Roman"/>
          <w:sz w:val="24"/>
        </w:rPr>
        <w:t xml:space="preserve">Terjadinya </w:t>
      </w:r>
      <w:r w:rsidR="00DB118A">
        <w:rPr>
          <w:rFonts w:ascii="Times New Roman" w:hAnsi="Times New Roman" w:cs="Times New Roman"/>
          <w:i/>
          <w:sz w:val="24"/>
        </w:rPr>
        <w:t>Bullying</w:t>
      </w:r>
    </w:p>
    <w:p w14:paraId="1E957E74" w14:textId="2C0A7677" w:rsidR="001B53EF" w:rsidRPr="001B53EF" w:rsidRDefault="001B53EF" w:rsidP="005D252C">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sidR="00DB118A">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sidR="00DB118A">
        <w:rPr>
          <w:rFonts w:ascii="Times New Roman" w:hAnsi="Times New Roman" w:cs="Times New Roman"/>
          <w:i/>
          <w:sz w:val="24"/>
        </w:rPr>
        <w:t>bullying</w:t>
      </w:r>
      <w:r w:rsidR="0005652A">
        <w:rPr>
          <w:rFonts w:ascii="Times New Roman" w:hAnsi="Times New Roman" w:cs="Times New Roman"/>
          <w:sz w:val="24"/>
        </w:rPr>
        <w:t>:</w:t>
      </w:r>
    </w:p>
    <w:p w14:paraId="07D69BC5" w14:textId="307ACA50" w:rsidR="00D54DAF" w:rsidRPr="00D54DAF" w:rsidRDefault="00D54DAF" w:rsidP="00D54DAF">
      <w:pPr>
        <w:pStyle w:val="ListParagraph"/>
        <w:numPr>
          <w:ilvl w:val="0"/>
          <w:numId w:val="23"/>
        </w:numPr>
        <w:ind w:left="1560"/>
        <w:rPr>
          <w:rFonts w:ascii="Times New Roman" w:hAnsi="Times New Roman" w:cs="Times New Roman"/>
          <w:sz w:val="24"/>
        </w:rPr>
      </w:pPr>
      <w:commentRangeStart w:id="336"/>
      <w:r w:rsidRPr="00D54DAF">
        <w:rPr>
          <w:rFonts w:ascii="Times New Roman" w:hAnsi="Times New Roman" w:cs="Times New Roman"/>
          <w:sz w:val="24"/>
        </w:rPr>
        <w:t>Faktor Lingkungan</w:t>
      </w:r>
    </w:p>
    <w:p w14:paraId="6880D510" w14:textId="5A66FE81" w:rsidR="00D54DAF" w:rsidRPr="00D54DA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p>
    <w:p w14:paraId="17A4C228" w14:textId="5D8E0459" w:rsidR="00D54DAF" w:rsidRPr="00D54DAF" w:rsidRDefault="00D54DAF" w:rsidP="00D54DAF">
      <w:pPr>
        <w:pStyle w:val="ListParagraph"/>
        <w:numPr>
          <w:ilvl w:val="0"/>
          <w:numId w:val="23"/>
        </w:numPr>
        <w:ind w:left="1560"/>
        <w:rPr>
          <w:rFonts w:ascii="Times New Roman" w:hAnsi="Times New Roman" w:cs="Times New Roman"/>
          <w:sz w:val="24"/>
        </w:rPr>
      </w:pPr>
      <w:r w:rsidRPr="00D54DAF">
        <w:rPr>
          <w:rFonts w:ascii="Times New Roman" w:hAnsi="Times New Roman" w:cs="Times New Roman"/>
          <w:sz w:val="24"/>
        </w:rPr>
        <w:t>Faktor Keluarga</w:t>
      </w:r>
    </w:p>
    <w:p w14:paraId="55F7448D" w14:textId="436BEAED" w:rsidR="00D54DAF" w:rsidRPr="00D54DA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w:t>
      </w:r>
      <w:r w:rsidRPr="00D54DAF">
        <w:rPr>
          <w:rFonts w:ascii="Times New Roman" w:hAnsi="Times New Roman" w:cs="Times New Roman"/>
          <w:sz w:val="24"/>
        </w:rPr>
        <w:lastRenderedPageBreak/>
        <w:t xml:space="preserve">perhatian, kekerasan dalam rumah tangga, atau terlalu memanjakan anak,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p>
    <w:p w14:paraId="214890DB" w14:textId="56310412" w:rsidR="00D54DAF" w:rsidRPr="00D54DAF" w:rsidRDefault="00D54DAF" w:rsidP="00D54DAF">
      <w:pPr>
        <w:pStyle w:val="ListParagraph"/>
        <w:numPr>
          <w:ilvl w:val="0"/>
          <w:numId w:val="23"/>
        </w:numPr>
        <w:ind w:left="1560"/>
        <w:rPr>
          <w:rFonts w:ascii="Times New Roman" w:hAnsi="Times New Roman" w:cs="Times New Roman"/>
          <w:sz w:val="24"/>
        </w:rPr>
      </w:pPr>
      <w:r>
        <w:rPr>
          <w:rFonts w:ascii="Times New Roman" w:hAnsi="Times New Roman" w:cs="Times New Roman"/>
          <w:sz w:val="24"/>
        </w:rPr>
        <w:t>Faktor Individu</w:t>
      </w:r>
    </w:p>
    <w:p w14:paraId="7625F534" w14:textId="5878299A" w:rsidR="007B1E90" w:rsidRPr="00B1096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commentRangeEnd w:id="336"/>
      <w:r w:rsidR="00F417FE">
        <w:rPr>
          <w:rStyle w:val="CommentReference"/>
        </w:rPr>
        <w:commentReference w:id="336"/>
      </w:r>
    </w:p>
    <w:p w14:paraId="71504AF6" w14:textId="18DF5780" w:rsidR="00894199" w:rsidRPr="00BE5A4E"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 xml:space="preserve">Dampak </w:t>
      </w:r>
      <w:r w:rsidR="00DB118A">
        <w:rPr>
          <w:rFonts w:ascii="Times New Roman" w:hAnsi="Times New Roman" w:cs="Times New Roman"/>
          <w:i/>
          <w:sz w:val="24"/>
        </w:rPr>
        <w:t>Bullying</w:t>
      </w:r>
    </w:p>
    <w:p w14:paraId="2C9179B4" w14:textId="07ABD300" w:rsidR="001A7158" w:rsidRDefault="00DB118A" w:rsidP="00451234">
      <w:pPr>
        <w:pStyle w:val="ListParagraph"/>
        <w:ind w:left="1134"/>
        <w:jc w:val="both"/>
        <w:rPr>
          <w:ins w:id="337" w:author="NIZAR" w:date="2023-06-06T20:17:00Z"/>
          <w:rFonts w:ascii="Times New Roman" w:hAnsi="Times New Roman" w:cs="Times New Roman"/>
          <w:sz w:val="24"/>
        </w:rPr>
      </w:pPr>
      <w:r>
        <w:rPr>
          <w:rFonts w:ascii="Times New Roman" w:hAnsi="Times New Roman" w:cs="Times New Roman"/>
          <w:sz w:val="24"/>
        </w:rPr>
        <w:t>Bullying</w:t>
      </w:r>
      <w:ins w:id="338" w:author="NIZAR" w:date="2023-06-06T20:16:00Z">
        <w:r w:rsidR="001A7158" w:rsidRPr="001A7158">
          <w:rPr>
            <w:rFonts w:ascii="Times New Roman" w:hAnsi="Times New Roman" w:cs="Times New Roman"/>
            <w:sz w:val="24"/>
          </w:rPr>
          <w:t xml:space="preserve"> dapat berdampak buruk pada kehidupan sosial, psikologis, dan fisik korban.</w:t>
        </w:r>
        <w:r w:rsidR="001A7158">
          <w:rPr>
            <w:rFonts w:ascii="Times New Roman" w:hAnsi="Times New Roman" w:cs="Times New Roman"/>
            <w:sz w:val="24"/>
          </w:rPr>
          <w:t xml:space="preserve"> Berikut beberapa dampak yang ditimbulkan oleh tindakan </w:t>
        </w:r>
      </w:ins>
      <w:r>
        <w:rPr>
          <w:rFonts w:ascii="Times New Roman" w:hAnsi="Times New Roman" w:cs="Times New Roman"/>
          <w:sz w:val="24"/>
        </w:rPr>
        <w:t>bullying</w:t>
      </w:r>
      <w:ins w:id="339" w:author="NIZAR" w:date="2023-06-06T20:16:00Z">
        <w:r w:rsidR="001A7158">
          <w:rPr>
            <w:rFonts w:ascii="Times New Roman" w:hAnsi="Times New Roman" w:cs="Times New Roman"/>
            <w:sz w:val="24"/>
          </w:rPr>
          <w:t>:</w:t>
        </w:r>
      </w:ins>
      <w:r w:rsidR="008B63FD">
        <w:rPr>
          <w:rFonts w:ascii="Times New Roman" w:hAnsi="Times New Roman" w:cs="Times New Roman"/>
          <w:sz w:val="24"/>
        </w:rPr>
        <w:fldChar w:fldCharType="begin"/>
      </w:r>
      <w:r w:rsidR="004A128E">
        <w:rPr>
          <w:rFonts w:ascii="Times New Roman" w:hAnsi="Times New Roman" w:cs="Times New Roman"/>
          <w:sz w:val="24"/>
        </w:rPr>
        <w:instrText xml:space="preserve"> ADDIN ZOTERO_ITEM CSL_CITATION {"citationID":"2bxOktiZ","properties":{"formattedCitation":"(Affairs (ASPA), 2019; Gordon, 2022)","plainCitation":"(Affairs (ASPA), 2019; Gordon, 2022)","noteIndex":0},"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id":1185,"uris":["http://zotero.org/users/8165088/items/IPQMMXNS"],"itemData":{"id":1185,"type":"webpage","abstract":"Bullying consists of more than pushing and shoving. Discover six types of bullying along with the various types of bullies your child may encounter.","container-title":"Verywell Family","language":"en","note":"section: Verywell","title":"The Different Types of Bullying Parents Should Watch For","URL":"https://www.verywellfamily.com/types-of-bullying-parents-should-know-about-4153882","author":[{"family":"Gordon","given":"Sherri"}],"accessed":{"date-parts":[["2023",6,6]]},"issued":{"date-parts":[["2022",12,13]]}}}],"schema":"https://github.com/citation-style-language/schema/raw/master/csl-citation.json"} </w:instrText>
      </w:r>
      <w:r w:rsidR="008B63FD">
        <w:rPr>
          <w:rFonts w:ascii="Times New Roman" w:hAnsi="Times New Roman" w:cs="Times New Roman"/>
          <w:sz w:val="24"/>
        </w:rPr>
        <w:fldChar w:fldCharType="separate"/>
      </w:r>
      <w:r w:rsidR="004A128E" w:rsidRPr="004A128E">
        <w:rPr>
          <w:rFonts w:ascii="Times New Roman" w:hAnsi="Times New Roman" w:cs="Times New Roman"/>
          <w:sz w:val="24"/>
        </w:rPr>
        <w:t>(Affairs (ASPA), 2019; Gordon, 2022)</w:t>
      </w:r>
      <w:r w:rsidR="008B63FD">
        <w:rPr>
          <w:rFonts w:ascii="Times New Roman" w:hAnsi="Times New Roman" w:cs="Times New Roman"/>
          <w:sz w:val="24"/>
        </w:rPr>
        <w:fldChar w:fldCharType="end"/>
      </w:r>
      <w:r w:rsidR="008B63FD">
        <w:rPr>
          <w:rFonts w:ascii="Times New Roman" w:hAnsi="Times New Roman" w:cs="Times New Roman"/>
          <w:sz w:val="24"/>
        </w:rPr>
        <w:t xml:space="preserve"> </w:t>
      </w:r>
    </w:p>
    <w:p w14:paraId="13591A63" w14:textId="60F64ABB" w:rsidR="001A7158" w:rsidRDefault="002D3423" w:rsidP="005C68FF">
      <w:pPr>
        <w:pStyle w:val="ListParagraph"/>
        <w:numPr>
          <w:ilvl w:val="0"/>
          <w:numId w:val="21"/>
        </w:numPr>
        <w:rPr>
          <w:rFonts w:ascii="Times New Roman" w:hAnsi="Times New Roman" w:cs="Times New Roman"/>
          <w:sz w:val="24"/>
        </w:rPr>
      </w:pPr>
      <w:commentRangeStart w:id="340"/>
      <w:r>
        <w:rPr>
          <w:rFonts w:ascii="Times New Roman" w:hAnsi="Times New Roman" w:cs="Times New Roman"/>
          <w:sz w:val="24"/>
        </w:rPr>
        <w:t>Dampak Psikologis</w:t>
      </w:r>
    </w:p>
    <w:p w14:paraId="639DCE35" w14:textId="1FF22100" w:rsidR="0075594E" w:rsidRDefault="00DB118A" w:rsidP="0066239D">
      <w:pPr>
        <w:pStyle w:val="ListParagraph"/>
        <w:ind w:left="1854"/>
        <w:jc w:val="both"/>
        <w:rPr>
          <w:rFonts w:ascii="Times New Roman" w:hAnsi="Times New Roman" w:cs="Times New Roman"/>
          <w:sz w:val="24"/>
        </w:rPr>
      </w:pPr>
      <w:r>
        <w:rPr>
          <w:rFonts w:ascii="Times New Roman" w:hAnsi="Times New Roman" w:cs="Times New Roman"/>
          <w:sz w:val="24"/>
        </w:rPr>
        <w:t>Bullying</w:t>
      </w:r>
      <w:r w:rsidR="00FA79DF"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C01B1DC" w14:textId="1E2AA126"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Fisik</w:t>
      </w:r>
    </w:p>
    <w:p w14:paraId="6474FEAD" w14:textId="4CB4F138" w:rsidR="00FA79DF" w:rsidRPr="00FA79DF" w:rsidRDefault="00DB118A" w:rsidP="0066239D">
      <w:pPr>
        <w:pStyle w:val="ListParagraph"/>
        <w:ind w:left="1854"/>
        <w:jc w:val="both"/>
        <w:rPr>
          <w:rFonts w:ascii="Times New Roman" w:hAnsi="Times New Roman" w:cs="Times New Roman"/>
          <w:sz w:val="24"/>
        </w:rPr>
      </w:pPr>
      <w:r>
        <w:rPr>
          <w:rFonts w:ascii="Times New Roman" w:hAnsi="Times New Roman" w:cs="Times New Roman"/>
          <w:sz w:val="24"/>
        </w:rPr>
        <w:t>Bullying</w:t>
      </w:r>
      <w:r w:rsidR="00FA79DF">
        <w:rPr>
          <w:rFonts w:ascii="Times New Roman" w:hAnsi="Times New Roman" w:cs="Times New Roman"/>
          <w:sz w:val="24"/>
        </w:rPr>
        <w:t xml:space="preserve"> pun </w:t>
      </w:r>
      <w:r w:rsidR="00FA79DF" w:rsidRPr="00FA79DF">
        <w:rPr>
          <w:rFonts w:ascii="Times New Roman" w:hAnsi="Times New Roman" w:cs="Times New Roman"/>
          <w:sz w:val="24"/>
        </w:rPr>
        <w:t>dapat mengakibatkan</w:t>
      </w:r>
      <w:r w:rsidR="00FA79DF">
        <w:rPr>
          <w:rFonts w:ascii="Times New Roman" w:hAnsi="Times New Roman" w:cs="Times New Roman"/>
          <w:sz w:val="24"/>
        </w:rPr>
        <w:t xml:space="preserve"> luka fisik seperti</w:t>
      </w:r>
      <w:r w:rsidR="00FA79DF" w:rsidRPr="00FA79DF">
        <w:rPr>
          <w:rFonts w:ascii="Times New Roman" w:hAnsi="Times New Roman" w:cs="Times New Roman"/>
          <w:sz w:val="24"/>
        </w:rPr>
        <w:t xml:space="preserve"> memar, lecet, atau bahkan patah tulang dalam beberapa kasus.</w:t>
      </w:r>
    </w:p>
    <w:p w14:paraId="11208549" w14:textId="4AB72D5F"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Akademik</w:t>
      </w:r>
    </w:p>
    <w:p w14:paraId="70547D6F" w14:textId="0A88A608" w:rsidR="00FA79DF" w:rsidRDefault="00DC38CC" w:rsidP="0066239D">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2A9494A4" w14:textId="375644DE"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Sosial</w:t>
      </w:r>
    </w:p>
    <w:p w14:paraId="039CC8D3" w14:textId="2108E9B7" w:rsidR="00DC38CC" w:rsidRDefault="00DC38CC" w:rsidP="0066239D">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sidR="00DB118A">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418902A8" w14:textId="079F3590"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Jangka Panjang</w:t>
      </w:r>
    </w:p>
    <w:p w14:paraId="01D6783C" w14:textId="481DBFC8" w:rsidR="0066239D" w:rsidRDefault="0066239D" w:rsidP="0066239D">
      <w:pPr>
        <w:pStyle w:val="ListParagraph"/>
        <w:ind w:left="1854"/>
        <w:jc w:val="both"/>
        <w:rPr>
          <w:ins w:id="341" w:author="NIZAR" w:date="2023-06-06T20:18:00Z"/>
          <w:rFonts w:ascii="Times New Roman" w:hAnsi="Times New Roman" w:cs="Times New Roman"/>
          <w:sz w:val="24"/>
        </w:rPr>
      </w:pPr>
      <w:r w:rsidRPr="0066239D">
        <w:rPr>
          <w:rFonts w:ascii="Times New Roman" w:hAnsi="Times New Roman" w:cs="Times New Roman"/>
          <w:sz w:val="24"/>
        </w:rPr>
        <w:t xml:space="preserve">Korban </w:t>
      </w:r>
      <w:r w:rsidR="00DB118A">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commentRangeEnd w:id="340"/>
      <w:r w:rsidR="002D5D62">
        <w:rPr>
          <w:rStyle w:val="CommentReference"/>
        </w:rPr>
        <w:commentReference w:id="340"/>
      </w:r>
    </w:p>
    <w:p w14:paraId="1CA68156" w14:textId="77777777" w:rsidR="001A7158" w:rsidRPr="00B1096F" w:rsidRDefault="001A7158" w:rsidP="00BE5A4E">
      <w:pPr>
        <w:pStyle w:val="ListParagraph"/>
        <w:ind w:left="1134"/>
        <w:rPr>
          <w:rFonts w:ascii="Times New Roman" w:hAnsi="Times New Roman" w:cs="Times New Roman"/>
          <w:sz w:val="24"/>
        </w:rPr>
      </w:pPr>
    </w:p>
    <w:p w14:paraId="55C9E3AE" w14:textId="77777777" w:rsidR="00894199" w:rsidRPr="00894199" w:rsidRDefault="00894199" w:rsidP="00894199"/>
    <w:p w14:paraId="5FF5185F" w14:textId="0B1CAC29" w:rsidR="00A32864" w:rsidRPr="00765A51" w:rsidDel="000A3E18" w:rsidRDefault="00E946D1" w:rsidP="00A76DBE">
      <w:pPr>
        <w:ind w:left="709" w:firstLine="720"/>
        <w:jc w:val="both"/>
        <w:rPr>
          <w:del w:id="342" w:author="NIZAR" w:date="2023-06-06T19:50:00Z"/>
          <w:rFonts w:ascii="Times New Roman" w:eastAsia="Times New Roman" w:hAnsi="Times New Roman" w:cs="Times New Roman"/>
          <w:sz w:val="24"/>
          <w:szCs w:val="24"/>
        </w:rPr>
      </w:pPr>
      <w:del w:id="343" w:author="NIZAR" w:date="2023-06-06T19:50:00Z">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atau perundungan dalam Kamus Besar Bahasa Indonesia memiliki arti kekerasan. </w:delText>
        </w:r>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adalah sebuah tindakan menyimpang yang dilakukan untuk melukai atau kekerasan baik secara fisik atau mental psikologis (lisan) individu oleh individu lain atau suatu kelompok tertentu.</w:delText>
        </w:r>
        <w:r w:rsidR="00A32864" w:rsidRPr="00765A51" w:rsidDel="000A3E18">
          <w:rPr>
            <w:rFonts w:ascii="Times New Roman" w:eastAsia="Times New Roman" w:hAnsi="Times New Roman" w:cs="Times New Roman"/>
            <w:sz w:val="24"/>
            <w:szCs w:val="24"/>
          </w:rPr>
          <w:fldChar w:fldCharType="begin"/>
        </w:r>
        <w:r w:rsidR="00A32864" w:rsidRPr="00765A51" w:rsidDel="000A3E18">
          <w:rPr>
            <w:rFonts w:ascii="Times New Roman" w:eastAsia="Times New Roman" w:hAnsi="Times New Roman" w:cs="Times New Roman"/>
            <w:sz w:val="24"/>
            <w:szCs w:val="24"/>
          </w:rPr>
          <w:del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delInstrText>
        </w:r>
        <w:r w:rsidR="00A32864" w:rsidRPr="00765A51" w:rsidDel="000A3E18">
          <w:rPr>
            <w:rFonts w:ascii="Times New Roman" w:eastAsia="Times New Roman" w:hAnsi="Times New Roman" w:cs="Times New Roman"/>
            <w:sz w:val="24"/>
            <w:szCs w:val="24"/>
          </w:rPr>
          <w:fldChar w:fldCharType="separate"/>
        </w:r>
        <w:r w:rsidR="00A32864" w:rsidRPr="00765A51" w:rsidDel="000A3E18">
          <w:rPr>
            <w:rFonts w:ascii="Times New Roman" w:eastAsia="Times New Roman" w:hAnsi="Times New Roman" w:cs="Times New Roman"/>
            <w:sz w:val="24"/>
            <w:szCs w:val="24"/>
          </w:rPr>
          <w:delText>(Sejiwa, 2008)</w:delText>
        </w:r>
        <w:r w:rsidR="00A32864" w:rsidRPr="00765A51" w:rsidDel="000A3E18">
          <w:rPr>
            <w:rFonts w:ascii="Times New Roman" w:eastAsia="Times New Roman" w:hAnsi="Times New Roman" w:cs="Times New Roman"/>
            <w:sz w:val="24"/>
            <w:szCs w:val="24"/>
          </w:rPr>
          <w:fldChar w:fldCharType="end"/>
        </w:r>
        <w:r w:rsidR="00A32864" w:rsidRPr="00765A51" w:rsidDel="000A3E18">
          <w:rPr>
            <w:rFonts w:ascii="Times New Roman" w:eastAsia="Times New Roman" w:hAnsi="Times New Roman" w:cs="Times New Roman"/>
            <w:sz w:val="24"/>
            <w:szCs w:val="24"/>
          </w:rPr>
          <w:delText xml:space="preserve"> Para pelaku yang sering melakukan </w:delText>
        </w:r>
      </w:del>
      <w:del w:id="344" w:author="NIZAR" w:date="2023-05-25T09:09:00Z">
        <w:r w:rsidR="00056B63" w:rsidRPr="00765A51" w:rsidDel="00743610">
          <w:rPr>
            <w:rFonts w:ascii="Times New Roman" w:eastAsia="Times New Roman" w:hAnsi="Times New Roman" w:cs="Times New Roman"/>
            <w:i/>
            <w:sz w:val="24"/>
            <w:szCs w:val="24"/>
          </w:rPr>
          <w:delText>bullying</w:delText>
        </w:r>
      </w:del>
      <w:del w:id="345" w:author="NIZAR" w:date="2023-06-06T19:50:00Z">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yaitu individu usia sebaya dengan kekuatan fisik dan senior atau bahkan orang-orang terdekat kita.</w:delText>
        </w:r>
        <w:r w:rsidR="00A32864" w:rsidRPr="00765A51" w:rsidDel="000A3E18">
          <w:rPr>
            <w:rFonts w:ascii="Times New Roman" w:eastAsia="Times New Roman" w:hAnsi="Times New Roman" w:cs="Times New Roman"/>
            <w:sz w:val="24"/>
            <w:szCs w:val="24"/>
          </w:rPr>
          <w:fldChar w:fldCharType="begin"/>
        </w:r>
        <w:r w:rsidR="00A32864" w:rsidRPr="00765A51" w:rsidDel="000A3E18">
          <w:rPr>
            <w:rFonts w:ascii="Times New Roman" w:eastAsia="Times New Roman" w:hAnsi="Times New Roman" w:cs="Times New Roman"/>
            <w:sz w:val="24"/>
            <w:szCs w:val="24"/>
          </w:rPr>
          <w:del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delInstrText>
        </w:r>
        <w:r w:rsidR="00A32864" w:rsidRPr="00765A51" w:rsidDel="000A3E18">
          <w:rPr>
            <w:rFonts w:ascii="Times New Roman" w:eastAsia="Times New Roman" w:hAnsi="Times New Roman" w:cs="Times New Roman"/>
            <w:sz w:val="24"/>
            <w:szCs w:val="24"/>
          </w:rPr>
          <w:fldChar w:fldCharType="separate"/>
        </w:r>
        <w:r w:rsidR="00A32864" w:rsidRPr="00765A51" w:rsidDel="000A3E18">
          <w:rPr>
            <w:rFonts w:ascii="Times New Roman" w:eastAsia="Times New Roman" w:hAnsi="Times New Roman" w:cs="Times New Roman"/>
            <w:sz w:val="24"/>
            <w:szCs w:val="24"/>
          </w:rPr>
          <w:delText>(Muhammad, 2009)</w:delText>
        </w:r>
        <w:r w:rsidR="00A32864" w:rsidRPr="00765A51" w:rsidDel="000A3E18">
          <w:rPr>
            <w:rFonts w:ascii="Times New Roman" w:eastAsia="Times New Roman" w:hAnsi="Times New Roman" w:cs="Times New Roman"/>
            <w:sz w:val="24"/>
            <w:szCs w:val="24"/>
          </w:rPr>
          <w:fldChar w:fldCharType="end"/>
        </w:r>
      </w:del>
    </w:p>
    <w:p w14:paraId="58B4CE46" w14:textId="7A7C4E28" w:rsidR="00A32864" w:rsidRPr="00765A51" w:rsidRDefault="00A32864" w:rsidP="00A76DBE">
      <w:pPr>
        <w:ind w:left="709" w:firstLine="720"/>
        <w:jc w:val="both"/>
        <w:rPr>
          <w:rFonts w:ascii="Times New Roman" w:eastAsia="Times New Roman" w:hAnsi="Times New Roman" w:cs="Times New Roman"/>
          <w:sz w:val="24"/>
          <w:szCs w:val="24"/>
        </w:rPr>
      </w:pPr>
      <w:del w:id="346" w:author="NIZAR" w:date="2023-06-06T19:50:00Z">
        <w:r w:rsidRPr="00765A51" w:rsidDel="000A3E18">
          <w:rPr>
            <w:rFonts w:ascii="Times New Roman" w:eastAsia="Times New Roman" w:hAnsi="Times New Roman" w:cs="Times New Roman"/>
            <w:sz w:val="24"/>
            <w:szCs w:val="24"/>
          </w:rPr>
          <w:delText xml:space="preserve">Perilaku </w:delText>
        </w:r>
      </w:del>
      <w:del w:id="347" w:author="NIZAR" w:date="2023-05-25T09:09:00Z">
        <w:r w:rsidR="00056B63" w:rsidRPr="00765A51" w:rsidDel="00743610">
          <w:rPr>
            <w:rFonts w:ascii="Times New Roman" w:eastAsia="Times New Roman" w:hAnsi="Times New Roman" w:cs="Times New Roman"/>
            <w:i/>
            <w:sz w:val="24"/>
            <w:szCs w:val="24"/>
          </w:rPr>
          <w:delText>bullying</w:delText>
        </w:r>
      </w:del>
      <w:del w:id="348"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ini dapat terjadi diakibatkan beberapa faktor seperti, lingkungan sosial (sekolah, rumah), harmonisasi dalam keluarga, kebutuhan, keinginan dan kepercayaan diri yang kurang terhadap kemampuan ataupun individu secara keseluruhan. Ada dua jenis dalam </w:delText>
        </w:r>
      </w:del>
      <w:del w:id="349" w:author="NIZAR" w:date="2023-05-25T09:09:00Z">
        <w:r w:rsidR="00056B63" w:rsidRPr="00765A51" w:rsidDel="00743610">
          <w:rPr>
            <w:rFonts w:ascii="Times New Roman" w:eastAsia="Times New Roman" w:hAnsi="Times New Roman" w:cs="Times New Roman"/>
            <w:i/>
            <w:sz w:val="24"/>
            <w:szCs w:val="24"/>
          </w:rPr>
          <w:delText>bullying</w:delText>
        </w:r>
      </w:del>
      <w:del w:id="350"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pertama, </w:delText>
        </w:r>
      </w:del>
      <w:del w:id="351" w:author="NIZAR" w:date="2023-05-25T09:09:00Z">
        <w:r w:rsidR="00056B63" w:rsidRPr="00765A51" w:rsidDel="00743610">
          <w:rPr>
            <w:rFonts w:ascii="Times New Roman" w:eastAsia="Times New Roman" w:hAnsi="Times New Roman" w:cs="Times New Roman"/>
            <w:i/>
            <w:sz w:val="24"/>
            <w:szCs w:val="24"/>
          </w:rPr>
          <w:delText>bullying</w:delText>
        </w:r>
      </w:del>
      <w:del w:id="352"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fisik merupakan perundungan menyakiti individu lain dengan cara melukai fisiknya (memukul, menampar). Kedua, </w:delText>
        </w:r>
      </w:del>
      <w:del w:id="353" w:author="NIZAR" w:date="2023-05-25T09:09:00Z">
        <w:r w:rsidR="00056B63" w:rsidRPr="00765A51" w:rsidDel="00743610">
          <w:rPr>
            <w:rFonts w:ascii="Times New Roman" w:eastAsia="Times New Roman" w:hAnsi="Times New Roman" w:cs="Times New Roman"/>
            <w:i/>
            <w:sz w:val="24"/>
            <w:szCs w:val="24"/>
          </w:rPr>
          <w:delText>bullying</w:delText>
        </w:r>
      </w:del>
      <w:del w:id="354"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delText>
        </w:r>
        <w:r w:rsidRPr="00765A51" w:rsidDel="000A3E18">
          <w:rPr>
            <w:rFonts w:ascii="Times New Roman" w:hAnsi="Times New Roman" w:cs="Times New Roman"/>
            <w:sz w:val="24"/>
            <w:szCs w:val="24"/>
          </w:rPr>
          <w:fldChar w:fldCharType="begin"/>
        </w:r>
        <w:r w:rsidRPr="00765A51" w:rsidDel="000A3E18">
          <w:rPr>
            <w:rFonts w:ascii="Times New Roman" w:hAnsi="Times New Roman" w:cs="Times New Roman"/>
            <w:sz w:val="24"/>
            <w:szCs w:val="24"/>
          </w:rPr>
          <w:del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delInstrText>
        </w:r>
        <w:r w:rsidRPr="00765A51" w:rsidDel="000A3E18">
          <w:rPr>
            <w:rFonts w:ascii="Times New Roman" w:hAnsi="Times New Roman" w:cs="Times New Roman"/>
            <w:sz w:val="24"/>
            <w:szCs w:val="24"/>
          </w:rPr>
          <w:fldChar w:fldCharType="separate"/>
        </w:r>
        <w:r w:rsidRPr="00765A51" w:rsidDel="000A3E18">
          <w:rPr>
            <w:rFonts w:ascii="Times New Roman" w:hAnsi="Times New Roman" w:cs="Times New Roman"/>
            <w:sz w:val="24"/>
            <w:szCs w:val="24"/>
          </w:rPr>
          <w:delText>(M. Putri, 2018)</w:delText>
        </w:r>
        <w:r w:rsidRPr="00765A51" w:rsidDel="000A3E18">
          <w:rPr>
            <w:rFonts w:ascii="Times New Roman" w:hAnsi="Times New Roman" w:cs="Times New Roman"/>
            <w:sz w:val="24"/>
            <w:szCs w:val="24"/>
          </w:rPr>
          <w:fldChar w:fldCharType="end"/>
        </w:r>
      </w:del>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355" w:name="_Toc136983380"/>
      <w:r w:rsidRPr="00765A51">
        <w:t>Serial Drama Korea</w:t>
      </w:r>
      <w:bookmarkEnd w:id="355"/>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356" w:author="NIZAR" w:date="2023-05-23T12:25:00Z">
          <w:pPr/>
        </w:pPrChange>
      </w:pPr>
      <w:commentRangeStart w:id="357"/>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lastRenderedPageBreak/>
        <w:t>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357"/>
      <w:r w:rsidRPr="00765A51">
        <w:rPr>
          <w:rFonts w:ascii="Times New Roman" w:eastAsia="Times New Roman" w:hAnsi="Times New Roman" w:cs="Times New Roman"/>
          <w:sz w:val="24"/>
          <w:szCs w:val="24"/>
        </w:rPr>
        <w:commentReference w:id="357"/>
      </w:r>
    </w:p>
    <w:p w14:paraId="2ED18EE2" w14:textId="2BE480C0" w:rsidR="00A32864" w:rsidRDefault="00A32864">
      <w:pPr>
        <w:ind w:left="709" w:firstLine="720"/>
        <w:jc w:val="both"/>
        <w:rPr>
          <w:rFonts w:ascii="Times New Roman" w:eastAsia="Times New Roman" w:hAnsi="Times New Roman" w:cs="Times New Roman"/>
          <w:sz w:val="24"/>
          <w:szCs w:val="24"/>
        </w:rPr>
        <w:pPrChange w:id="358" w:author="NIZAR" w:date="2023-05-23T12:25:00Z">
          <w:pPr/>
        </w:pPrChange>
      </w:pPr>
      <w:ins w:id="359" w:author="NIZAR" w:date="2023-05-23T12:18:00Z">
        <w:r w:rsidRPr="00765A51">
          <w:rPr>
            <w:rFonts w:ascii="Times New Roman" w:eastAsia="Times New Roman" w:hAnsi="Times New Roman" w:cs="Times New Roman"/>
            <w:sz w:val="24"/>
            <w:szCs w:val="24"/>
          </w:rPr>
          <w:t>Distribusi digital drama korea yang</w:t>
        </w:r>
      </w:ins>
      <w:ins w:id="360" w:author="NIZAR" w:date="2023-05-23T12:19:00Z">
        <w:r w:rsidRPr="00765A51">
          <w:rPr>
            <w:rFonts w:ascii="Times New Roman" w:eastAsia="Times New Roman" w:hAnsi="Times New Roman" w:cs="Times New Roman"/>
            <w:sz w:val="24"/>
            <w:szCs w:val="24"/>
          </w:rPr>
          <w:t xml:space="preserve"> sangat masif</w:t>
        </w:r>
      </w:ins>
      <w:ins w:id="361" w:author="NIZAR" w:date="2023-05-23T12:21:00Z">
        <w:r w:rsidRPr="00765A51">
          <w:rPr>
            <w:rFonts w:ascii="Times New Roman" w:eastAsia="Times New Roman" w:hAnsi="Times New Roman" w:cs="Times New Roman"/>
            <w:sz w:val="24"/>
            <w:szCs w:val="24"/>
          </w:rPr>
          <w:t xml:space="preserve"> kemudahan akses</w:t>
        </w:r>
      </w:ins>
      <w:ins w:id="362" w:author="NIZAR" w:date="2023-05-23T12:23:00Z">
        <w:r w:rsidRPr="00765A51">
          <w:rPr>
            <w:rFonts w:ascii="Times New Roman" w:eastAsia="Times New Roman" w:hAnsi="Times New Roman" w:cs="Times New Roman"/>
            <w:sz w:val="24"/>
            <w:szCs w:val="24"/>
          </w:rPr>
          <w:t xml:space="preserve"> serta audio visual yang menyentuh hati penonton</w:t>
        </w:r>
      </w:ins>
      <w:ins w:id="363" w:author="NIZAR" w:date="2023-05-23T12:19:00Z">
        <w:r w:rsidRPr="00765A51">
          <w:rPr>
            <w:rFonts w:ascii="Times New Roman" w:eastAsia="Times New Roman" w:hAnsi="Times New Roman" w:cs="Times New Roman"/>
            <w:sz w:val="24"/>
            <w:szCs w:val="24"/>
          </w:rPr>
          <w:t xml:space="preserve">, </w:t>
        </w:r>
      </w:ins>
      <w:ins w:id="364" w:author="NIZAR" w:date="2023-05-23T12:21:00Z">
        <w:r w:rsidRPr="00765A51">
          <w:rPr>
            <w:rFonts w:ascii="Times New Roman" w:eastAsia="Times New Roman" w:hAnsi="Times New Roman" w:cs="Times New Roman"/>
            <w:sz w:val="24"/>
            <w:szCs w:val="24"/>
          </w:rPr>
          <w:t>memengaruhi bertambahnya an</w:t>
        </w:r>
      </w:ins>
      <w:ins w:id="365" w:author="NIZAR" w:date="2023-05-23T12:22:00Z">
        <w:r w:rsidRPr="00765A51">
          <w:rPr>
            <w:rFonts w:ascii="Times New Roman" w:eastAsia="Times New Roman" w:hAnsi="Times New Roman" w:cs="Times New Roman"/>
            <w:sz w:val="24"/>
            <w:szCs w:val="24"/>
          </w:rPr>
          <w:t xml:space="preserve">tusiasme masyarakat </w:t>
        </w:r>
      </w:ins>
      <w:ins w:id="366"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367" w:author="NIZAR" w:date="2023-05-31T20:20:00Z">
        <w:r w:rsidRPr="00765A51" w:rsidDel="001D4AEB">
          <w:delText xml:space="preserve">Kajian </w:delText>
        </w:r>
      </w:del>
      <w:bookmarkStart w:id="368" w:name="_Toc136983381"/>
      <w:ins w:id="369" w:author="NIZAR" w:date="2023-05-31T20:20:00Z">
        <w:r>
          <w:t>Penelitian</w:t>
        </w:r>
        <w:r w:rsidRPr="00765A51">
          <w:t xml:space="preserve"> </w:t>
        </w:r>
      </w:ins>
      <w:r w:rsidRPr="00765A51">
        <w:t>Terdahulu</w:t>
      </w:r>
      <w:bookmarkEnd w:id="368"/>
    </w:p>
    <w:p w14:paraId="5F1F2CAC" w14:textId="3B4D26BE"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37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371"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372"/>
      <w:r w:rsidRPr="00765A51">
        <w:rPr>
          <w:rFonts w:ascii="Times New Roman" w:hAnsi="Times New Roman" w:cs="Times New Roman"/>
          <w:sz w:val="24"/>
          <w:szCs w:val="24"/>
        </w:rPr>
        <w:t xml:space="preserve">jurnal  </w:t>
      </w:r>
      <w:commentRangeEnd w:id="372"/>
      <w:r w:rsidRPr="00765A51">
        <w:rPr>
          <w:rStyle w:val="CommentReference"/>
          <w:rFonts w:ascii="Times New Roman" w:hAnsi="Times New Roman" w:cs="Times New Roman"/>
          <w:sz w:val="24"/>
          <w:szCs w:val="24"/>
        </w:rPr>
        <w:commentReference w:id="372"/>
      </w:r>
      <w:r w:rsidRPr="00765A51">
        <w:rPr>
          <w:rFonts w:ascii="Times New Roman" w:hAnsi="Times New Roman" w:cs="Times New Roman"/>
          <w:sz w:val="24"/>
          <w:szCs w:val="24"/>
        </w:rPr>
        <w:t xml:space="preserve">dengan metode analisis yang digunakan yaitu analisis semiotik </w:t>
      </w:r>
      <w:commentRangeStart w:id="373"/>
      <w:r w:rsidRPr="00765A51">
        <w:rPr>
          <w:rFonts w:ascii="Times New Roman" w:hAnsi="Times New Roman" w:cs="Times New Roman"/>
          <w:sz w:val="24"/>
          <w:szCs w:val="24"/>
        </w:rPr>
        <w:t>model John Fiske</w:t>
      </w:r>
      <w:commentRangeEnd w:id="373"/>
      <w:r w:rsidRPr="00765A51">
        <w:rPr>
          <w:rStyle w:val="CommentReference"/>
          <w:rFonts w:ascii="Times New Roman" w:hAnsi="Times New Roman" w:cs="Times New Roman"/>
          <w:sz w:val="24"/>
          <w:szCs w:val="24"/>
        </w:rPr>
        <w:commentReference w:id="373"/>
      </w:r>
      <w:r w:rsidRPr="00765A51">
        <w:rPr>
          <w:rFonts w:ascii="Times New Roman" w:hAnsi="Times New Roman" w:cs="Times New Roman"/>
          <w:sz w:val="24"/>
          <w:szCs w:val="24"/>
        </w:rPr>
        <w:t xml:space="preserve">. </w:t>
      </w:r>
      <w:commentRangeStart w:id="374"/>
      <w:r w:rsidRPr="00765A51">
        <w:rPr>
          <w:rFonts w:ascii="Times New Roman" w:hAnsi="Times New Roman" w:cs="Times New Roman"/>
          <w:sz w:val="24"/>
          <w:szCs w:val="24"/>
        </w:rPr>
        <w:t xml:space="preserve">Hasil </w:t>
      </w:r>
      <w:commentRangeEnd w:id="374"/>
      <w:r w:rsidRPr="00765A51">
        <w:rPr>
          <w:rStyle w:val="CommentReference"/>
          <w:rFonts w:ascii="Times New Roman" w:hAnsi="Times New Roman" w:cs="Times New Roman"/>
          <w:sz w:val="24"/>
          <w:szCs w:val="24"/>
        </w:rPr>
        <w:commentReference w:id="374"/>
      </w:r>
      <w:r w:rsidRPr="00765A51">
        <w:rPr>
          <w:rFonts w:ascii="Times New Roman" w:hAnsi="Times New Roman" w:cs="Times New Roman"/>
          <w:sz w:val="24"/>
          <w:szCs w:val="24"/>
        </w:rPr>
        <w:t xml:space="preserve">penelitian ini menunjukan salah satu jenis </w:t>
      </w:r>
      <w:del w:id="375"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376"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377"/>
      <w:r w:rsidRPr="00765A51">
        <w:rPr>
          <w:rFonts w:ascii="Times New Roman" w:hAnsi="Times New Roman" w:cs="Times New Roman"/>
          <w:sz w:val="24"/>
          <w:szCs w:val="24"/>
        </w:rPr>
        <w:t xml:space="preserve">Beda </w:t>
      </w:r>
      <w:commentRangeEnd w:id="377"/>
      <w:r w:rsidRPr="00765A51">
        <w:rPr>
          <w:rStyle w:val="CommentReference"/>
          <w:rFonts w:ascii="Times New Roman" w:hAnsi="Times New Roman" w:cs="Times New Roman"/>
          <w:sz w:val="24"/>
          <w:szCs w:val="24"/>
        </w:rPr>
        <w:commentReference w:id="377"/>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4DFB79B1" w:rsidR="001D4AEB" w:rsidRPr="00765A51" w:rsidRDefault="001D4AEB">
      <w:pPr>
        <w:pStyle w:val="ListParagraph"/>
        <w:numPr>
          <w:ilvl w:val="0"/>
          <w:numId w:val="12"/>
        </w:numPr>
        <w:ind w:left="709"/>
        <w:jc w:val="both"/>
        <w:rPr>
          <w:rFonts w:ascii="Times New Roman" w:hAnsi="Times New Roman" w:cs="Times New Roman"/>
          <w:sz w:val="24"/>
          <w:szCs w:val="24"/>
        </w:rPr>
        <w:pPrChange w:id="378" w:author="NIZAR" w:date="2023-05-23T21:00:00Z">
          <w:pPr>
            <w:pStyle w:val="ListParagraph"/>
            <w:numPr>
              <w:ilvl w:val="3"/>
              <w:numId w:val="1"/>
            </w:numPr>
            <w:ind w:left="426" w:hanging="360"/>
          </w:pPr>
        </w:pPrChange>
      </w:pPr>
      <w:del w:id="379"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modern Amerika Serikat, yang terkait dengan bidang penelitian, menciptakan suatu gambaran dunia yang penuh dengan </w:delText>
        </w:r>
      </w:del>
      <w:del w:id="38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del w:id="381"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382"/>
      <w:ins w:id="383"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384" w:author="NIZAR" w:date="2023-05-23T21:07:00Z">
        <w:r w:rsidRPr="00765A51">
          <w:rPr>
            <w:rFonts w:ascii="Times New Roman" w:hAnsi="Times New Roman" w:cs="Times New Roman"/>
            <w:sz w:val="24"/>
            <w:szCs w:val="24"/>
          </w:rPr>
          <w:t xml:space="preserve"> Penelitian ini berjenis jurnal </w:t>
        </w:r>
      </w:ins>
      <w:ins w:id="385" w:author="NIZAR" w:date="2023-05-23T21:09:00Z">
        <w:r w:rsidRPr="00765A51">
          <w:rPr>
            <w:rFonts w:ascii="Times New Roman" w:hAnsi="Times New Roman" w:cs="Times New Roman"/>
            <w:sz w:val="24"/>
            <w:szCs w:val="24"/>
          </w:rPr>
          <w:t xml:space="preserve">dengan analisis hermeneutik teks media. Pembahasan </w:t>
        </w:r>
      </w:ins>
      <w:ins w:id="386" w:author="NIZAR" w:date="2023-05-23T21:11:00Z">
        <w:r w:rsidRPr="00765A51">
          <w:rPr>
            <w:rFonts w:ascii="Times New Roman" w:hAnsi="Times New Roman" w:cs="Times New Roman"/>
            <w:sz w:val="24"/>
            <w:szCs w:val="24"/>
          </w:rPr>
          <w:t>dalam penelitian ini yaitu tentang represetasi perilaku kekerasan sekolah</w:t>
        </w:r>
      </w:ins>
      <w:ins w:id="387" w:author="NIZAR" w:date="2023-05-23T21:14:00Z">
        <w:r w:rsidRPr="00765A51">
          <w:rPr>
            <w:rFonts w:ascii="Times New Roman" w:hAnsi="Times New Roman" w:cs="Times New Roman"/>
            <w:sz w:val="24"/>
            <w:szCs w:val="24"/>
          </w:rPr>
          <w:t xml:space="preserve"> pada sinema Amerika rentang tahun 1992-2020</w:t>
        </w:r>
      </w:ins>
      <w:ins w:id="388" w:author="NIZAR" w:date="2023-05-23T21:11:00Z">
        <w:r w:rsidRPr="00765A51">
          <w:rPr>
            <w:rFonts w:ascii="Times New Roman" w:hAnsi="Times New Roman" w:cs="Times New Roman"/>
            <w:sz w:val="24"/>
            <w:szCs w:val="24"/>
          </w:rPr>
          <w:t xml:space="preserve">. Analisis dilakukan terhadap beberapa aspek seperti, </w:t>
        </w:r>
      </w:ins>
      <w:ins w:id="389" w:author="NIZAR" w:date="2023-05-23T21:13:00Z">
        <w:r w:rsidRPr="00765A51">
          <w:rPr>
            <w:rFonts w:ascii="Times New Roman" w:hAnsi="Times New Roman" w:cs="Times New Roman"/>
            <w:sz w:val="24"/>
            <w:szCs w:val="24"/>
          </w:rPr>
          <w:t>plot dan karakter.</w:t>
        </w:r>
      </w:ins>
      <w:ins w:id="390" w:author="NIZAR" w:date="2023-05-23T21:15:00Z">
        <w:r w:rsidRPr="00765A51">
          <w:rPr>
            <w:rFonts w:ascii="Times New Roman" w:hAnsi="Times New Roman" w:cs="Times New Roman"/>
            <w:sz w:val="24"/>
            <w:szCs w:val="24"/>
          </w:rPr>
          <w:t xml:space="preserve"> Hasil dari penelitian ini menujukkan bahwa tindakan </w:t>
        </w:r>
      </w:ins>
      <w:del w:id="391"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392" w:author="NIZAR" w:date="2023-05-23T21:15:00Z">
        <w:r w:rsidRPr="00765A51">
          <w:rPr>
            <w:rFonts w:ascii="Times New Roman" w:hAnsi="Times New Roman" w:cs="Times New Roman"/>
            <w:sz w:val="24"/>
            <w:szCs w:val="24"/>
          </w:rPr>
          <w:t xml:space="preserve"> itu sangatlah fatal yang disebabkan oleh berbagai faktor motif</w:t>
        </w:r>
      </w:ins>
      <w:ins w:id="393" w:author="NIZAR" w:date="2023-05-23T21:16:00Z">
        <w:r w:rsidRPr="00765A51">
          <w:rPr>
            <w:rFonts w:ascii="Times New Roman" w:hAnsi="Times New Roman" w:cs="Times New Roman"/>
            <w:sz w:val="24"/>
            <w:szCs w:val="24"/>
          </w:rPr>
          <w:t xml:space="preserve"> masalah sosial (seperti dendam, kekuasaan, persaingan).</w:t>
        </w:r>
      </w:ins>
      <w:commentRangeEnd w:id="382"/>
      <w:r w:rsidRPr="00765A51">
        <w:rPr>
          <w:rStyle w:val="CommentReference"/>
          <w:rFonts w:ascii="Times New Roman" w:hAnsi="Times New Roman" w:cs="Times New Roman"/>
          <w:sz w:val="24"/>
          <w:szCs w:val="24"/>
        </w:rPr>
        <w:commentReference w:id="382"/>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37038700"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394"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395" w:author="NIZAR" w:date="2023-05-24T07:21:00Z">
        <w:r w:rsidRPr="00765A51">
          <w:rPr>
            <w:rFonts w:ascii="Times New Roman" w:hAnsi="Times New Roman" w:cs="Times New Roman"/>
            <w:sz w:val="24"/>
            <w:szCs w:val="24"/>
          </w:rPr>
          <w:t>Tahun</w:t>
        </w:r>
      </w:ins>
      <w:ins w:id="396" w:author="NIZAR" w:date="2023-05-24T07:22:00Z">
        <w:r w:rsidRPr="00765A51">
          <w:rPr>
            <w:rFonts w:ascii="Times New Roman" w:hAnsi="Times New Roman" w:cs="Times New Roman"/>
            <w:sz w:val="24"/>
            <w:szCs w:val="24"/>
          </w:rPr>
          <w:t xml:space="preserve"> 2019</w:t>
        </w:r>
      </w:ins>
      <w:ins w:id="397" w:author="NIZAR" w:date="2023-05-24T07:21:00Z">
        <w:r w:rsidRPr="00765A51">
          <w:rPr>
            <w:rFonts w:ascii="Times New Roman" w:hAnsi="Times New Roman" w:cs="Times New Roman"/>
            <w:sz w:val="24"/>
            <w:szCs w:val="24"/>
          </w:rPr>
          <w:t xml:space="preserve"> </w:t>
        </w:r>
      </w:ins>
      <w:r w:rsidR="00DB118A">
        <w:rPr>
          <w:rFonts w:ascii="Times New Roman" w:hAnsi="Times New Roman" w:cs="Times New Roman"/>
          <w:i/>
          <w:sz w:val="24"/>
          <w:szCs w:val="24"/>
        </w:rPr>
        <w:t>Bullying</w:t>
      </w:r>
      <w:ins w:id="398" w:author="NIZAR" w:date="2023-05-24T07:20:00Z">
        <w:r w:rsidRPr="00765A51">
          <w:rPr>
            <w:rFonts w:ascii="Times New Roman" w:hAnsi="Times New Roman" w:cs="Times New Roman"/>
            <w:sz w:val="24"/>
            <w:szCs w:val="24"/>
          </w:rPr>
          <w:t xml:space="preserve"> Dalam Pendidikan (Analisis Semiotika Film Sajen Karya Haqi Ahmad)</w:t>
        </w:r>
      </w:ins>
      <w:ins w:id="399" w:author="NIZAR" w:date="2023-05-24T07:22:00Z">
        <w:r w:rsidRPr="00765A51">
          <w:rPr>
            <w:rFonts w:ascii="Times New Roman" w:hAnsi="Times New Roman" w:cs="Times New Roman"/>
            <w:sz w:val="24"/>
            <w:szCs w:val="24"/>
          </w:rPr>
          <w:t>. Penelitian ini berjenis tesis dengan menggunakan</w:t>
        </w:r>
      </w:ins>
      <w:ins w:id="400" w:author="NIZAR" w:date="2023-05-24T07:28:00Z">
        <w:r w:rsidRPr="00765A51">
          <w:rPr>
            <w:rFonts w:ascii="Times New Roman" w:hAnsi="Times New Roman" w:cs="Times New Roman"/>
            <w:sz w:val="24"/>
            <w:szCs w:val="24"/>
          </w:rPr>
          <w:t xml:space="preserve"> objek sebuah film dan</w:t>
        </w:r>
      </w:ins>
      <w:ins w:id="401" w:author="NIZAR" w:date="2023-05-24T07:22:00Z">
        <w:r w:rsidRPr="00765A51">
          <w:rPr>
            <w:rFonts w:ascii="Times New Roman" w:hAnsi="Times New Roman" w:cs="Times New Roman"/>
            <w:sz w:val="24"/>
            <w:szCs w:val="24"/>
          </w:rPr>
          <w:t xml:space="preserve"> </w:t>
        </w:r>
      </w:ins>
      <w:ins w:id="402" w:author="NIZAR" w:date="2023-05-24T07:23:00Z">
        <w:r w:rsidRPr="00765A51">
          <w:rPr>
            <w:rFonts w:ascii="Times New Roman" w:hAnsi="Times New Roman" w:cs="Times New Roman"/>
            <w:sz w:val="24"/>
            <w:szCs w:val="24"/>
          </w:rPr>
          <w:t>pendekatan kualitatif deksriptif analisis semiotika Charles Sanders Pierce</w:t>
        </w:r>
      </w:ins>
      <w:ins w:id="403" w:author="NIZAR" w:date="2023-05-24T07:24:00Z">
        <w:r w:rsidRPr="00765A51">
          <w:rPr>
            <w:rFonts w:ascii="Times New Roman" w:hAnsi="Times New Roman" w:cs="Times New Roman"/>
            <w:sz w:val="24"/>
            <w:szCs w:val="24"/>
          </w:rPr>
          <w:t xml:space="preserve"> dengan hasil penelitian </w:t>
        </w:r>
      </w:ins>
      <w:ins w:id="404" w:author="NIZAR" w:date="2023-05-24T07:25:00Z">
        <w:r w:rsidRPr="00765A51">
          <w:rPr>
            <w:rFonts w:ascii="Times New Roman" w:hAnsi="Times New Roman" w:cs="Times New Roman"/>
            <w:sz w:val="24"/>
            <w:szCs w:val="24"/>
          </w:rPr>
          <w:t xml:space="preserve">menunjukan </w:t>
        </w:r>
      </w:ins>
      <w:del w:id="405"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06" w:author="NIZAR" w:date="2023-05-24T07:25:00Z">
        <w:r w:rsidRPr="00765A51">
          <w:rPr>
            <w:rFonts w:ascii="Times New Roman" w:hAnsi="Times New Roman" w:cs="Times New Roman"/>
            <w:sz w:val="24"/>
            <w:szCs w:val="24"/>
          </w:rPr>
          <w:t xml:space="preserve"> yang umum terjadi di sekolah seperti kekeran fisik, ejekan, dan hinaan dengan </w:t>
        </w:r>
      </w:ins>
      <w:ins w:id="407" w:author="NIZAR" w:date="2023-05-24T07:26:00Z">
        <w:r w:rsidRPr="00765A51">
          <w:rPr>
            <w:rFonts w:ascii="Times New Roman" w:hAnsi="Times New Roman" w:cs="Times New Roman"/>
            <w:sz w:val="24"/>
            <w:szCs w:val="24"/>
          </w:rPr>
          <w:t xml:space="preserve">dilihat </w:t>
        </w:r>
      </w:ins>
      <w:ins w:id="408" w:author="NIZAR" w:date="2023-05-24T07:25:00Z">
        <w:r w:rsidRPr="00765A51">
          <w:rPr>
            <w:rFonts w:ascii="Times New Roman" w:hAnsi="Times New Roman" w:cs="Times New Roman"/>
            <w:sz w:val="24"/>
            <w:szCs w:val="24"/>
          </w:rPr>
          <w:t>menggunakan</w:t>
        </w:r>
      </w:ins>
      <w:ins w:id="409" w:author="NIZAR" w:date="2023-05-24T07:26:00Z">
        <w:r w:rsidRPr="00765A51">
          <w:rPr>
            <w:rFonts w:ascii="Times New Roman" w:hAnsi="Times New Roman" w:cs="Times New Roman"/>
            <w:sz w:val="24"/>
            <w:szCs w:val="24"/>
          </w:rPr>
          <w:t xml:space="preserve"> beberapa</w:t>
        </w:r>
      </w:ins>
      <w:ins w:id="410"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585DD6A8" w:rsidR="001D4AEB" w:rsidRPr="00765A51" w:rsidRDefault="001D4AEB">
      <w:pPr>
        <w:pStyle w:val="ListParagraph"/>
        <w:numPr>
          <w:ilvl w:val="0"/>
          <w:numId w:val="12"/>
        </w:numPr>
        <w:ind w:left="709"/>
        <w:jc w:val="both"/>
        <w:rPr>
          <w:rFonts w:ascii="Times New Roman" w:hAnsi="Times New Roman" w:cs="Times New Roman"/>
          <w:sz w:val="24"/>
          <w:szCs w:val="24"/>
        </w:rPr>
        <w:pPrChange w:id="411" w:author="NIZAR" w:date="2023-05-24T08:19:00Z">
          <w:pPr>
            <w:pStyle w:val="ListParagraph"/>
            <w:numPr>
              <w:ilvl w:val="3"/>
              <w:numId w:val="1"/>
            </w:numPr>
            <w:ind w:left="2880" w:hanging="360"/>
            <w:jc w:val="both"/>
          </w:pPr>
        </w:pPrChange>
      </w:pPr>
      <w:commentRangeStart w:id="412"/>
      <w:ins w:id="413" w:author="NIZAR" w:date="2023-05-24T08:16:00Z">
        <w:r w:rsidRPr="00765A51">
          <w:rPr>
            <w:rFonts w:ascii="Times New Roman" w:hAnsi="Times New Roman" w:cs="Times New Roman"/>
            <w:sz w:val="24"/>
            <w:szCs w:val="24"/>
          </w:rPr>
          <w:lastRenderedPageBreak/>
          <w:t xml:space="preserve">Fadhila Nurul Atika Representasi </w:t>
        </w:r>
      </w:ins>
      <w:r w:rsidR="00DB118A">
        <w:rPr>
          <w:rFonts w:ascii="Times New Roman" w:hAnsi="Times New Roman" w:cs="Times New Roman"/>
          <w:i/>
          <w:sz w:val="24"/>
          <w:szCs w:val="24"/>
        </w:rPr>
        <w:t>Bullying</w:t>
      </w:r>
      <w:ins w:id="414" w:author="NIZAR" w:date="2023-05-24T08:16:00Z">
        <w:r w:rsidRPr="00765A51">
          <w:rPr>
            <w:rFonts w:ascii="Times New Roman" w:hAnsi="Times New Roman" w:cs="Times New Roman"/>
            <w:sz w:val="24"/>
            <w:szCs w:val="24"/>
          </w:rPr>
          <w:t xml:space="preserve"> dalam Film Joker (Analisis Semiotika Model Roland Barthes)</w:t>
        </w:r>
      </w:ins>
      <w:ins w:id="415"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16"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17"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DB118A">
        <w:rPr>
          <w:rFonts w:ascii="Times New Roman" w:hAnsi="Times New Roman" w:cs="Times New Roman"/>
          <w:i/>
          <w:sz w:val="24"/>
          <w:szCs w:val="24"/>
        </w:rPr>
        <w:t>Bullying</w:t>
      </w:r>
      <w:ins w:id="418" w:author="NIZAR" w:date="2023-05-24T08:22:00Z">
        <w:r w:rsidRPr="00765A51">
          <w:rPr>
            <w:rFonts w:ascii="Times New Roman" w:hAnsi="Times New Roman" w:cs="Times New Roman"/>
            <w:sz w:val="24"/>
            <w:szCs w:val="24"/>
          </w:rPr>
          <w:t xml:space="preserve"> yang dialkukan yaitu </w:t>
        </w:r>
      </w:ins>
      <w:del w:id="419"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20" w:author="NIZAR" w:date="2023-05-24T08:22:00Z">
        <w:r w:rsidRPr="00765A51">
          <w:rPr>
            <w:rFonts w:ascii="Times New Roman" w:hAnsi="Times New Roman" w:cs="Times New Roman"/>
            <w:sz w:val="24"/>
            <w:szCs w:val="24"/>
          </w:rPr>
          <w:t xml:space="preserve"> fisik dan verbal dengan menghina dan mengancam.</w:t>
        </w:r>
      </w:ins>
      <w:commentRangeEnd w:id="412"/>
      <w:ins w:id="421" w:author="NIZAR" w:date="2023-05-24T08:23:00Z">
        <w:r w:rsidRPr="00765A51">
          <w:rPr>
            <w:rStyle w:val="CommentReference"/>
            <w:rFonts w:ascii="Times New Roman" w:hAnsi="Times New Roman" w:cs="Times New Roman"/>
            <w:sz w:val="24"/>
            <w:szCs w:val="24"/>
          </w:rPr>
          <w:commentReference w:id="412"/>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6F3174D2" w:rsidR="001D4AEB" w:rsidRPr="00765A51" w:rsidRDefault="001D4AEB">
      <w:pPr>
        <w:pStyle w:val="ListParagraph"/>
        <w:numPr>
          <w:ilvl w:val="0"/>
          <w:numId w:val="12"/>
        </w:numPr>
        <w:ind w:left="709"/>
        <w:jc w:val="both"/>
        <w:rPr>
          <w:rFonts w:ascii="Times New Roman" w:hAnsi="Times New Roman" w:cs="Times New Roman"/>
          <w:sz w:val="24"/>
          <w:szCs w:val="24"/>
        </w:rPr>
        <w:pPrChange w:id="422" w:author="NIZAR" w:date="2023-05-24T08:40:00Z">
          <w:pPr>
            <w:pStyle w:val="ListParagraph"/>
            <w:numPr>
              <w:ilvl w:val="3"/>
              <w:numId w:val="1"/>
            </w:numPr>
            <w:ind w:left="2880" w:hanging="360"/>
            <w:jc w:val="both"/>
          </w:pPr>
        </w:pPrChange>
      </w:pPr>
      <w:commentRangeStart w:id="423"/>
      <w:ins w:id="424" w:author="NIZAR" w:date="2023-05-24T08:40:00Z">
        <w:r w:rsidRPr="00765A51">
          <w:rPr>
            <w:rFonts w:ascii="Times New Roman" w:hAnsi="Times New Roman" w:cs="Times New Roman"/>
            <w:sz w:val="24"/>
            <w:szCs w:val="24"/>
          </w:rPr>
          <w:t xml:space="preserve">Arum Indah Permata Sari Representasi </w:t>
        </w:r>
      </w:ins>
      <w:r w:rsidR="00DB118A">
        <w:rPr>
          <w:rFonts w:ascii="Times New Roman" w:hAnsi="Times New Roman" w:cs="Times New Roman"/>
          <w:i/>
          <w:sz w:val="24"/>
          <w:szCs w:val="24"/>
        </w:rPr>
        <w:t>Bullying</w:t>
      </w:r>
      <w:ins w:id="425" w:author="NIZAR" w:date="2023-05-24T08:40:00Z">
        <w:r w:rsidRPr="00765A51">
          <w:rPr>
            <w:rFonts w:ascii="Times New Roman" w:hAnsi="Times New Roman" w:cs="Times New Roman"/>
            <w:sz w:val="24"/>
            <w:szCs w:val="24"/>
          </w:rPr>
          <w:t xml:space="preserve"> pada Film “My Little Baby, Jaya”. Penelitian </w:t>
        </w:r>
      </w:ins>
      <w:commentRangeEnd w:id="423"/>
      <w:ins w:id="426" w:author="NIZAR" w:date="2023-05-24T08:41:00Z">
        <w:r w:rsidRPr="00765A51">
          <w:rPr>
            <w:rStyle w:val="CommentReference"/>
            <w:rFonts w:ascii="Times New Roman" w:hAnsi="Times New Roman" w:cs="Times New Roman"/>
            <w:sz w:val="24"/>
            <w:szCs w:val="24"/>
          </w:rPr>
          <w:commentReference w:id="423"/>
        </w:r>
      </w:ins>
      <w:ins w:id="427" w:author="NIZAR" w:date="2023-05-24T08:42:00Z">
        <w:r w:rsidRPr="00765A51">
          <w:rPr>
            <w:rFonts w:ascii="Times New Roman" w:hAnsi="Times New Roman" w:cs="Times New Roman"/>
            <w:sz w:val="24"/>
            <w:szCs w:val="24"/>
          </w:rPr>
          <w:t>ini</w:t>
        </w:r>
      </w:ins>
      <w:ins w:id="428" w:author="NIZAR" w:date="2023-05-24T08:45:00Z">
        <w:r w:rsidRPr="00765A51">
          <w:rPr>
            <w:rFonts w:ascii="Times New Roman" w:hAnsi="Times New Roman" w:cs="Times New Roman"/>
            <w:sz w:val="24"/>
            <w:szCs w:val="24"/>
          </w:rPr>
          <w:t xml:space="preserve"> berjenis skripsi</w:t>
        </w:r>
      </w:ins>
      <w:ins w:id="429"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430" w:author="NIZAR" w:date="2023-05-24T08:44:00Z">
        <w:r w:rsidRPr="00765A51">
          <w:rPr>
            <w:rFonts w:ascii="Times New Roman" w:hAnsi="Times New Roman" w:cs="Times New Roman"/>
            <w:sz w:val="24"/>
            <w:szCs w:val="24"/>
          </w:rPr>
          <w:t>s</w:t>
        </w:r>
      </w:ins>
      <w:ins w:id="431" w:author="NIZAR" w:date="2023-05-24T08:42:00Z">
        <w:r w:rsidRPr="00765A51">
          <w:rPr>
            <w:rFonts w:ascii="Times New Roman" w:hAnsi="Times New Roman" w:cs="Times New Roman"/>
            <w:sz w:val="24"/>
            <w:szCs w:val="24"/>
          </w:rPr>
          <w:t xml:space="preserve"> semiotika </w:t>
        </w:r>
      </w:ins>
      <w:ins w:id="432" w:author="NIZAR" w:date="2023-05-24T08:43:00Z">
        <w:r w:rsidRPr="00765A51">
          <w:rPr>
            <w:rFonts w:ascii="Times New Roman" w:hAnsi="Times New Roman" w:cs="Times New Roman"/>
            <w:sz w:val="24"/>
            <w:szCs w:val="24"/>
          </w:rPr>
          <w:t>Charles Sanders Pierce</w:t>
        </w:r>
      </w:ins>
      <w:ins w:id="433" w:author="NIZAR" w:date="2023-05-24T08:44:00Z">
        <w:r w:rsidRPr="00765A51">
          <w:rPr>
            <w:rFonts w:ascii="Times New Roman" w:hAnsi="Times New Roman" w:cs="Times New Roman"/>
            <w:sz w:val="24"/>
            <w:szCs w:val="24"/>
          </w:rPr>
          <w:t xml:space="preserve"> berbeda dengan peenliti yang menggunakan anailisi Roland Barthes. Hasil </w:t>
        </w:r>
      </w:ins>
      <w:ins w:id="434" w:author="NIZAR" w:date="2023-05-24T08:45:00Z">
        <w:r w:rsidRPr="00765A51">
          <w:rPr>
            <w:rFonts w:ascii="Times New Roman" w:hAnsi="Times New Roman" w:cs="Times New Roman"/>
            <w:sz w:val="24"/>
            <w:szCs w:val="24"/>
          </w:rPr>
          <w:t xml:space="preserve">penelitian menunjukan </w:t>
        </w:r>
      </w:ins>
      <w:del w:id="435"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36"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437"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438"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439" w:author="NIZAR" w:date="2023-05-24T08:48:00Z">
        <w:r w:rsidRPr="00765A51">
          <w:rPr>
            <w:rFonts w:ascii="Times New Roman" w:hAnsi="Times New Roman" w:cs="Times New Roman"/>
            <w:sz w:val="24"/>
            <w:szCs w:val="24"/>
          </w:rPr>
          <w:t>)</w:t>
        </w:r>
      </w:ins>
      <w:ins w:id="440"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441" w:author="NIZAR" w:date="2023-05-24T08:49:00Z">
          <w:pPr>
            <w:pStyle w:val="ListParagraph"/>
            <w:numPr>
              <w:ilvl w:val="3"/>
              <w:numId w:val="1"/>
            </w:numPr>
            <w:ind w:left="2880" w:hanging="360"/>
            <w:jc w:val="both"/>
          </w:pPr>
        </w:pPrChange>
      </w:pPr>
      <w:commentRangeStart w:id="442"/>
      <w:ins w:id="443" w:author="NIZAR" w:date="2023-05-24T08:49:00Z">
        <w:r w:rsidRPr="00765A51">
          <w:rPr>
            <w:rFonts w:ascii="Times New Roman" w:hAnsi="Times New Roman" w:cs="Times New Roman"/>
            <w:sz w:val="24"/>
            <w:szCs w:val="24"/>
          </w:rPr>
          <w:t xml:space="preserve">Akmad Fauzi, Analisis Semiotika Toleransi Beragama dalam Film PK (Peekay). Penelitian terdahulu ini </w:t>
        </w:r>
      </w:ins>
      <w:ins w:id="444"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445"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446"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442"/>
      <w:r w:rsidRPr="00765A51">
        <w:rPr>
          <w:rStyle w:val="CommentReference"/>
          <w:rFonts w:ascii="Times New Roman" w:hAnsi="Times New Roman" w:cs="Times New Roman"/>
          <w:sz w:val="24"/>
          <w:szCs w:val="24"/>
        </w:rPr>
        <w:commentReference w:id="442"/>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6D42458A" w:rsidR="001D4AEB" w:rsidRPr="00765A51" w:rsidRDefault="001D4AEB">
      <w:pPr>
        <w:pStyle w:val="ListParagraph"/>
        <w:numPr>
          <w:ilvl w:val="0"/>
          <w:numId w:val="12"/>
        </w:numPr>
        <w:ind w:left="709"/>
        <w:jc w:val="both"/>
        <w:rPr>
          <w:rFonts w:ascii="Times New Roman" w:hAnsi="Times New Roman" w:cs="Times New Roman"/>
          <w:sz w:val="24"/>
          <w:szCs w:val="24"/>
        </w:rPr>
        <w:pPrChange w:id="447" w:author="NIZAR" w:date="2023-05-24T09:31:00Z">
          <w:pPr>
            <w:pStyle w:val="ListParagraph"/>
            <w:numPr>
              <w:ilvl w:val="3"/>
              <w:numId w:val="1"/>
            </w:numPr>
            <w:ind w:left="2880" w:hanging="360"/>
            <w:jc w:val="both"/>
          </w:pPr>
        </w:pPrChange>
      </w:pPr>
      <w:commentRangeStart w:id="448"/>
      <w:ins w:id="449" w:author="NIZAR" w:date="2023-05-24T09:30:00Z">
        <w:r w:rsidRPr="00765A51">
          <w:rPr>
            <w:rFonts w:ascii="Times New Roman" w:hAnsi="Times New Roman" w:cs="Times New Roman"/>
            <w:sz w:val="24"/>
            <w:szCs w:val="24"/>
          </w:rPr>
          <w:t xml:space="preserve">Tri Nanda Ghani R </w:t>
        </w:r>
      </w:ins>
      <w:ins w:id="450" w:author="NIZAR" w:date="2023-05-24T09:31:00Z">
        <w:r w:rsidRPr="00765A51">
          <w:rPr>
            <w:rFonts w:ascii="Times New Roman" w:hAnsi="Times New Roman" w:cs="Times New Roman"/>
            <w:sz w:val="24"/>
            <w:szCs w:val="24"/>
          </w:rPr>
          <w:t xml:space="preserve">berjudul </w:t>
        </w:r>
      </w:ins>
      <w:ins w:id="451" w:author="NIZAR" w:date="2023-05-24T09:30:00Z">
        <w:r w:rsidRPr="00765A51">
          <w:rPr>
            <w:rFonts w:ascii="Times New Roman" w:hAnsi="Times New Roman" w:cs="Times New Roman"/>
            <w:sz w:val="24"/>
            <w:szCs w:val="24"/>
          </w:rPr>
          <w:t xml:space="preserve">Representasi </w:t>
        </w:r>
      </w:ins>
      <w:r w:rsidR="00DB118A">
        <w:rPr>
          <w:rFonts w:ascii="Times New Roman" w:hAnsi="Times New Roman" w:cs="Times New Roman"/>
          <w:i/>
          <w:sz w:val="24"/>
          <w:szCs w:val="24"/>
        </w:rPr>
        <w:t>Bullying</w:t>
      </w:r>
      <w:ins w:id="452"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453"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454" w:author="NIZAR" w:date="2023-05-24T09:32:00Z">
        <w:r w:rsidRPr="00765A51">
          <w:rPr>
            <w:rFonts w:ascii="Times New Roman" w:hAnsi="Times New Roman" w:cs="Times New Roman"/>
            <w:sz w:val="24"/>
            <w:szCs w:val="24"/>
          </w:rPr>
          <w:t xml:space="preserve"> Objek yang digunakan berbeda dengan peneliti yaitu </w:t>
        </w:r>
      </w:ins>
      <w:ins w:id="455"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456"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57" w:author="NIZAR" w:date="2023-05-24T09:33:00Z">
        <w:r w:rsidRPr="00765A51">
          <w:rPr>
            <w:rFonts w:ascii="Times New Roman" w:hAnsi="Times New Roman" w:cs="Times New Roman"/>
            <w:sz w:val="24"/>
            <w:szCs w:val="24"/>
          </w:rPr>
          <w:t xml:space="preserve"> terjadi dimanapun bahkan di tepat pendidikan, dengan pelaku </w:t>
        </w:r>
      </w:ins>
      <w:del w:id="458"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59"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448"/>
      <w:ins w:id="460" w:author="NIZAR" w:date="2023-05-24T09:34:00Z">
        <w:r w:rsidRPr="00765A51">
          <w:rPr>
            <w:rStyle w:val="CommentReference"/>
            <w:rFonts w:ascii="Times New Roman" w:hAnsi="Times New Roman" w:cs="Times New Roman"/>
            <w:sz w:val="24"/>
            <w:szCs w:val="24"/>
          </w:rPr>
          <w:commentReference w:id="448"/>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25B6085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461"/>
      <w:ins w:id="462" w:author="NIZAR" w:date="2023-05-24T09:39:00Z">
        <w:r w:rsidRPr="00765A51">
          <w:rPr>
            <w:rFonts w:ascii="Times New Roman" w:hAnsi="Times New Roman" w:cs="Times New Roman"/>
            <w:sz w:val="24"/>
            <w:szCs w:val="24"/>
          </w:rPr>
          <w:t xml:space="preserve">Ajeng Septiani berjudul </w:t>
        </w:r>
      </w:ins>
      <w:r w:rsidR="00DB118A">
        <w:rPr>
          <w:rFonts w:ascii="Times New Roman" w:hAnsi="Times New Roman" w:cs="Times New Roman"/>
          <w:i/>
          <w:sz w:val="24"/>
          <w:szCs w:val="24"/>
        </w:rPr>
        <w:t>Bullying</w:t>
      </w:r>
      <w:ins w:id="463" w:author="NIZAR" w:date="2023-05-24T09:39:00Z">
        <w:r w:rsidRPr="00765A51">
          <w:rPr>
            <w:rFonts w:ascii="Times New Roman" w:hAnsi="Times New Roman" w:cs="Times New Roman"/>
            <w:sz w:val="24"/>
            <w:szCs w:val="24"/>
          </w:rPr>
          <w:t xml:space="preserve"> dalam Film Uahan Geojitmal: Kajian Sosiologi Sastra. Penelitian </w:t>
        </w:r>
      </w:ins>
      <w:ins w:id="464" w:author="NIZAR" w:date="2023-05-24T09:40:00Z">
        <w:r w:rsidRPr="00765A51">
          <w:rPr>
            <w:rFonts w:ascii="Times New Roman" w:hAnsi="Times New Roman" w:cs="Times New Roman"/>
            <w:sz w:val="24"/>
            <w:szCs w:val="24"/>
          </w:rPr>
          <w:t xml:space="preserve">ini berjenis skripsi denga menggunakan pendekatan </w:t>
        </w:r>
      </w:ins>
      <w:ins w:id="465" w:author="NIZAR" w:date="2023-05-24T09:41:00Z">
        <w:r w:rsidRPr="00765A51">
          <w:rPr>
            <w:rFonts w:ascii="Times New Roman" w:hAnsi="Times New Roman" w:cs="Times New Roman"/>
            <w:sz w:val="24"/>
            <w:szCs w:val="24"/>
          </w:rPr>
          <w:t>sastra. Hasil dalam penelitian terdahulu ini menunjukan beberapa pembag</w:t>
        </w:r>
      </w:ins>
      <w:ins w:id="466" w:author="NIZAR" w:date="2023-05-24T09:42:00Z">
        <w:r w:rsidRPr="00765A51">
          <w:rPr>
            <w:rFonts w:ascii="Times New Roman" w:hAnsi="Times New Roman" w:cs="Times New Roman"/>
            <w:sz w:val="24"/>
            <w:szCs w:val="24"/>
          </w:rPr>
          <w:t>ian</w:t>
        </w:r>
      </w:ins>
      <w:ins w:id="467" w:author="NIZAR" w:date="2023-05-24T09:49:00Z">
        <w:r w:rsidRPr="00765A51">
          <w:rPr>
            <w:rFonts w:ascii="Times New Roman" w:hAnsi="Times New Roman" w:cs="Times New Roman"/>
            <w:sz w:val="24"/>
            <w:szCs w:val="24"/>
          </w:rPr>
          <w:t xml:space="preserve"> bentuk-bentuk</w:t>
        </w:r>
      </w:ins>
      <w:ins w:id="468" w:author="NIZAR" w:date="2023-05-24T09:42:00Z">
        <w:r w:rsidRPr="00765A51">
          <w:rPr>
            <w:rFonts w:ascii="Times New Roman" w:hAnsi="Times New Roman" w:cs="Times New Roman"/>
            <w:sz w:val="24"/>
            <w:szCs w:val="24"/>
          </w:rPr>
          <w:t xml:space="preserve"> </w:t>
        </w:r>
      </w:ins>
      <w:del w:id="469"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0" w:author="NIZAR" w:date="2023-05-24T09:42:00Z">
        <w:r w:rsidRPr="00765A51">
          <w:rPr>
            <w:rFonts w:ascii="Times New Roman" w:hAnsi="Times New Roman" w:cs="Times New Roman"/>
            <w:sz w:val="24"/>
            <w:szCs w:val="24"/>
          </w:rPr>
          <w:t xml:space="preserve"> yang terjadi, </w:t>
        </w:r>
      </w:ins>
      <w:del w:id="471"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2"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473"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4" w:author="NIZAR" w:date="2023-05-24T09:42:00Z">
        <w:r w:rsidRPr="00765A51">
          <w:rPr>
            <w:rFonts w:ascii="Times New Roman" w:hAnsi="Times New Roman" w:cs="Times New Roman"/>
            <w:sz w:val="24"/>
            <w:szCs w:val="24"/>
          </w:rPr>
          <w:t>.</w:t>
        </w:r>
      </w:ins>
      <w:ins w:id="475" w:author="NIZAR" w:date="2023-05-24T09:43:00Z">
        <w:r w:rsidRPr="00765A51">
          <w:rPr>
            <w:rFonts w:ascii="Times New Roman" w:hAnsi="Times New Roman" w:cs="Times New Roman"/>
            <w:sz w:val="24"/>
            <w:szCs w:val="24"/>
          </w:rPr>
          <w:t xml:space="preserve"> </w:t>
        </w:r>
      </w:ins>
      <w:ins w:id="476" w:author="NIZAR" w:date="2023-05-24T09:44:00Z">
        <w:r w:rsidRPr="00765A51">
          <w:rPr>
            <w:rFonts w:ascii="Times New Roman" w:hAnsi="Times New Roman" w:cs="Times New Roman"/>
            <w:sz w:val="24"/>
            <w:szCs w:val="24"/>
          </w:rPr>
          <w:t xml:space="preserve">Film ini melakukan representasi dan kritik terhadap </w:t>
        </w:r>
      </w:ins>
      <w:del w:id="477"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8"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461"/>
      <w:ins w:id="479" w:author="NIZAR" w:date="2023-05-24T09:45:00Z">
        <w:r w:rsidRPr="00765A51">
          <w:rPr>
            <w:rStyle w:val="CommentReference"/>
            <w:rFonts w:ascii="Times New Roman" w:hAnsi="Times New Roman" w:cs="Times New Roman"/>
            <w:sz w:val="24"/>
            <w:szCs w:val="24"/>
          </w:rPr>
          <w:commentReference w:id="461"/>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40EC5E87" w:rsidR="001D4AEB" w:rsidRPr="00765A51" w:rsidRDefault="001D4AEB">
      <w:pPr>
        <w:pStyle w:val="ListParagraph"/>
        <w:numPr>
          <w:ilvl w:val="0"/>
          <w:numId w:val="12"/>
        </w:numPr>
        <w:ind w:left="709"/>
        <w:jc w:val="both"/>
        <w:rPr>
          <w:rFonts w:ascii="Times New Roman" w:hAnsi="Times New Roman" w:cs="Times New Roman"/>
          <w:sz w:val="24"/>
          <w:szCs w:val="24"/>
        </w:rPr>
        <w:pPrChange w:id="480" w:author="NIZAR" w:date="2023-05-24T09:51:00Z">
          <w:pPr>
            <w:pStyle w:val="ListParagraph"/>
            <w:numPr>
              <w:ilvl w:val="3"/>
              <w:numId w:val="1"/>
            </w:numPr>
            <w:ind w:left="2880" w:hanging="360"/>
            <w:jc w:val="both"/>
          </w:pPr>
        </w:pPrChange>
      </w:pPr>
      <w:commentRangeStart w:id="481"/>
      <w:ins w:id="482" w:author="NIZAR" w:date="2023-05-24T09:50:00Z">
        <w:r w:rsidRPr="00765A51">
          <w:rPr>
            <w:rFonts w:ascii="Times New Roman" w:hAnsi="Times New Roman" w:cs="Times New Roman"/>
            <w:sz w:val="24"/>
            <w:szCs w:val="24"/>
          </w:rPr>
          <w:t xml:space="preserve">Prilly Geah Reskiani </w:t>
        </w:r>
      </w:ins>
      <w:ins w:id="483" w:author="NIZAR" w:date="2023-05-24T09:51:00Z">
        <w:r w:rsidRPr="00765A51">
          <w:rPr>
            <w:rFonts w:ascii="Times New Roman" w:hAnsi="Times New Roman" w:cs="Times New Roman"/>
            <w:sz w:val="24"/>
            <w:szCs w:val="24"/>
          </w:rPr>
          <w:t xml:space="preserve">tahun 2021 </w:t>
        </w:r>
      </w:ins>
      <w:ins w:id="484" w:author="NIZAR" w:date="2023-05-24T09:50:00Z">
        <w:r w:rsidRPr="00765A51">
          <w:rPr>
            <w:rFonts w:ascii="Times New Roman" w:hAnsi="Times New Roman" w:cs="Times New Roman"/>
            <w:sz w:val="24"/>
            <w:szCs w:val="24"/>
          </w:rPr>
          <w:t xml:space="preserve">berjudul Representasi </w:t>
        </w:r>
      </w:ins>
      <w:r w:rsidR="00DB118A">
        <w:rPr>
          <w:rFonts w:ascii="Times New Roman" w:hAnsi="Times New Roman" w:cs="Times New Roman"/>
          <w:i/>
          <w:sz w:val="24"/>
          <w:szCs w:val="24"/>
        </w:rPr>
        <w:t>Bullying</w:t>
      </w:r>
      <w:ins w:id="485" w:author="NIZAR" w:date="2023-05-24T09:50:00Z">
        <w:r w:rsidRPr="00765A51">
          <w:rPr>
            <w:rFonts w:ascii="Times New Roman" w:hAnsi="Times New Roman" w:cs="Times New Roman"/>
            <w:sz w:val="24"/>
            <w:szCs w:val="24"/>
          </w:rPr>
          <w:t xml:space="preserve"> di Dalam Film II</w:t>
        </w:r>
      </w:ins>
      <w:ins w:id="486"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487" w:author="NIZAR" w:date="2023-05-24T09:51:00Z">
        <w:r w:rsidRPr="00765A51">
          <w:rPr>
            <w:rFonts w:ascii="Times New Roman" w:hAnsi="Times New Roman" w:cs="Times New Roman"/>
            <w:sz w:val="24"/>
            <w:szCs w:val="24"/>
          </w:rPr>
          <w:t>interpretatif analisis semiologi komunikasi</w:t>
        </w:r>
      </w:ins>
      <w:ins w:id="488" w:author="NIZAR" w:date="2023-05-24T09:52:00Z">
        <w:r w:rsidRPr="00765A51">
          <w:rPr>
            <w:rFonts w:ascii="Times New Roman" w:hAnsi="Times New Roman" w:cs="Times New Roman"/>
            <w:sz w:val="24"/>
            <w:szCs w:val="24"/>
          </w:rPr>
          <w:t xml:space="preserve">. Hasil penelitian ini menunjukan berbgaia bentuk </w:t>
        </w:r>
      </w:ins>
      <w:del w:id="489"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90" w:author="NIZAR" w:date="2023-05-24T09:52:00Z">
        <w:r w:rsidRPr="00765A51">
          <w:rPr>
            <w:rFonts w:ascii="Times New Roman" w:hAnsi="Times New Roman" w:cs="Times New Roman"/>
            <w:sz w:val="24"/>
            <w:szCs w:val="24"/>
          </w:rPr>
          <w:t xml:space="preserve"> fisik, </w:t>
        </w:r>
      </w:ins>
      <w:ins w:id="491"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481"/>
      <w:ins w:id="492" w:author="NIZAR" w:date="2023-05-24T09:57:00Z">
        <w:r w:rsidRPr="00765A51">
          <w:rPr>
            <w:rStyle w:val="CommentReference"/>
            <w:rFonts w:ascii="Times New Roman" w:hAnsi="Times New Roman" w:cs="Times New Roman"/>
            <w:sz w:val="24"/>
            <w:szCs w:val="24"/>
          </w:rPr>
          <w:commentReference w:id="481"/>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196A62A3"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493"/>
      <w:ins w:id="494" w:author="NIZAR" w:date="2023-05-24T09:57:00Z">
        <w:r w:rsidRPr="00765A51">
          <w:rPr>
            <w:rFonts w:ascii="Times New Roman" w:hAnsi="Times New Roman" w:cs="Times New Roman"/>
            <w:sz w:val="24"/>
            <w:szCs w:val="24"/>
          </w:rPr>
          <w:t xml:space="preserve">Nasution tahun 2018 berjudul </w:t>
        </w:r>
      </w:ins>
      <w:ins w:id="495" w:author="NIZAR" w:date="2023-05-24T09:56:00Z">
        <w:r w:rsidRPr="00765A51">
          <w:rPr>
            <w:rFonts w:ascii="Times New Roman" w:hAnsi="Times New Roman" w:cs="Times New Roman"/>
            <w:sz w:val="24"/>
            <w:szCs w:val="24"/>
          </w:rPr>
          <w:t>Fenomena Perundungan Dalam Novel Ayah Mengapa Aku Berbeda Karya Agnes Davonar</w:t>
        </w:r>
      </w:ins>
      <w:ins w:id="496" w:author="NIZAR" w:date="2023-05-24T09:57:00Z">
        <w:r w:rsidRPr="00765A51">
          <w:rPr>
            <w:rFonts w:ascii="Times New Roman" w:hAnsi="Times New Roman" w:cs="Times New Roman"/>
            <w:sz w:val="24"/>
            <w:szCs w:val="24"/>
          </w:rPr>
          <w:t xml:space="preserve">. Penelitian ini berjenis jurnal penelitian </w:t>
        </w:r>
      </w:ins>
      <w:ins w:id="497"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498"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99" w:author="NIZAR" w:date="2023-05-24T09:58:00Z">
        <w:r w:rsidRPr="00765A51">
          <w:rPr>
            <w:rFonts w:ascii="Times New Roman" w:hAnsi="Times New Roman" w:cs="Times New Roman"/>
            <w:sz w:val="24"/>
            <w:szCs w:val="24"/>
          </w:rPr>
          <w:t xml:space="preserve"> atau perundungan.</w:t>
        </w:r>
      </w:ins>
      <w:ins w:id="500" w:author="NIZAR" w:date="2023-05-24T10:00:00Z">
        <w:r w:rsidRPr="00765A51">
          <w:rPr>
            <w:rFonts w:ascii="Times New Roman" w:hAnsi="Times New Roman" w:cs="Times New Roman"/>
            <w:sz w:val="24"/>
            <w:szCs w:val="24"/>
          </w:rPr>
          <w:t xml:space="preserve"> Objek penelitian terdahulu yang digunakan yaitu</w:t>
        </w:r>
      </w:ins>
      <w:ins w:id="501"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02" w:author="NIZAR" w:date="2023-05-24T09:59:00Z">
        <w:r w:rsidRPr="00765A51">
          <w:rPr>
            <w:rFonts w:ascii="Times New Roman" w:hAnsi="Times New Roman" w:cs="Times New Roman"/>
            <w:sz w:val="24"/>
            <w:szCs w:val="24"/>
          </w:rPr>
          <w:t xml:space="preserve"> Hasil penelitian menunjukan bentuk-bentuk </w:t>
        </w:r>
      </w:ins>
      <w:del w:id="503"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04" w:author="NIZAR" w:date="2023-05-24T09:59:00Z">
        <w:r w:rsidRPr="00765A51">
          <w:rPr>
            <w:rFonts w:ascii="Times New Roman" w:hAnsi="Times New Roman" w:cs="Times New Roman"/>
            <w:sz w:val="24"/>
            <w:szCs w:val="24"/>
          </w:rPr>
          <w:t xml:space="preserve"> </w:t>
        </w:r>
      </w:ins>
      <w:ins w:id="505" w:author="NIZAR" w:date="2023-05-24T10:00:00Z">
        <w:r w:rsidRPr="00765A51">
          <w:rPr>
            <w:rFonts w:ascii="Times New Roman" w:hAnsi="Times New Roman" w:cs="Times New Roman"/>
            <w:sz w:val="24"/>
            <w:szCs w:val="24"/>
          </w:rPr>
          <w:t>(perundungan) menjadi verbal, fisik, mental psikologis.</w:t>
        </w:r>
      </w:ins>
      <w:commentRangeEnd w:id="493"/>
      <w:ins w:id="506" w:author="NIZAR" w:date="2023-05-24T10:01:00Z">
        <w:r w:rsidRPr="00765A51">
          <w:rPr>
            <w:rStyle w:val="CommentReference"/>
            <w:rFonts w:ascii="Times New Roman" w:hAnsi="Times New Roman" w:cs="Times New Roman"/>
            <w:sz w:val="24"/>
            <w:szCs w:val="24"/>
          </w:rPr>
          <w:commentReference w:id="49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340C7740" w14:textId="77777777" w:rsidR="00004BF4" w:rsidRDefault="00004BF4" w:rsidP="00025AF9">
      <w:pPr>
        <w:pStyle w:val="Heading1"/>
        <w:sectPr w:rsidR="00004BF4" w:rsidSect="00633241">
          <w:pgSz w:w="11909" w:h="16834"/>
          <w:pgMar w:top="1701" w:right="1701" w:bottom="1701" w:left="2268" w:header="720" w:footer="720" w:gutter="0"/>
          <w:cols w:space="720"/>
          <w:titlePg/>
          <w:docGrid w:linePitch="299"/>
        </w:sectPr>
      </w:pPr>
    </w:p>
    <w:p w14:paraId="0D9E76CB" w14:textId="7E6CEEA7" w:rsidR="001D4AEB" w:rsidRDefault="00882B6D" w:rsidP="00025AF9">
      <w:pPr>
        <w:pStyle w:val="Heading1"/>
      </w:pPr>
      <w:r>
        <w:lastRenderedPageBreak/>
        <w:br/>
      </w:r>
      <w:bookmarkStart w:id="507" w:name="_Toc136983382"/>
      <w:r>
        <w:t>METODE PENELITIAN</w:t>
      </w:r>
      <w:bookmarkEnd w:id="507"/>
    </w:p>
    <w:p w14:paraId="128005F2" w14:textId="77777777" w:rsidR="000E55C8" w:rsidRPr="000E55C8" w:rsidRDefault="000E55C8" w:rsidP="000E55C8"/>
    <w:p w14:paraId="1067288A" w14:textId="52A42857" w:rsidR="00072357" w:rsidRDefault="00072357" w:rsidP="004826EE">
      <w:pPr>
        <w:pStyle w:val="Heading2"/>
      </w:pPr>
      <w:bookmarkStart w:id="508" w:name="_Toc136983383"/>
      <w:r>
        <w:t>Pendekatan Penelitian</w:t>
      </w:r>
      <w:bookmarkEnd w:id="508"/>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09"/>
      <w:ins w:id="510"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11"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12" w:author="NIZAR" w:date="2023-05-25T08:19:00Z">
        <w:r w:rsidRPr="00765A51">
          <w:rPr>
            <w:rFonts w:ascii="Times New Roman" w:hAnsi="Times New Roman" w:cs="Times New Roman"/>
            <w:sz w:val="24"/>
            <w:szCs w:val="24"/>
          </w:rPr>
          <w:t>alamiah.</w:t>
        </w:r>
      </w:ins>
      <w:commentRangeEnd w:id="509"/>
      <w:r w:rsidRPr="00765A51">
        <w:rPr>
          <w:rStyle w:val="CommentReference"/>
          <w:rFonts w:ascii="Times New Roman" w:hAnsi="Times New Roman" w:cs="Times New Roman"/>
          <w:sz w:val="24"/>
          <w:szCs w:val="24"/>
        </w:rPr>
        <w:commentReference w:id="509"/>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13"/>
      <w:ins w:id="514"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15" w:author="NIZAR" w:date="2023-05-25T08:29:00Z">
        <w:r w:rsidRPr="00765A51">
          <w:rPr>
            <w:rFonts w:ascii="Times New Roman" w:hAnsi="Times New Roman" w:cs="Times New Roman"/>
            <w:sz w:val="24"/>
            <w:szCs w:val="24"/>
          </w:rPr>
          <w:t xml:space="preserve">fenomena yang akan </w:t>
        </w:r>
      </w:ins>
      <w:ins w:id="516"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17"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18" w:author="NIZAR" w:date="2023-05-25T08:34:00Z">
        <w:r w:rsidRPr="00765A51">
          <w:rPr>
            <w:rFonts w:ascii="Times New Roman" w:hAnsi="Times New Roman" w:cs="Times New Roman"/>
            <w:sz w:val="24"/>
            <w:szCs w:val="24"/>
          </w:rPr>
          <w:t>(alamiah) untuk menafsirkan sebuah fenomena yang terjadi pada</w:t>
        </w:r>
      </w:ins>
      <w:ins w:id="519" w:author="NIZAR" w:date="2023-05-25T08:35:00Z">
        <w:r w:rsidRPr="00765A51">
          <w:rPr>
            <w:rFonts w:ascii="Times New Roman" w:hAnsi="Times New Roman" w:cs="Times New Roman"/>
            <w:sz w:val="24"/>
            <w:szCs w:val="24"/>
          </w:rPr>
          <w:t xml:space="preserve"> sosial dengan </w:t>
        </w:r>
      </w:ins>
      <w:ins w:id="520"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13"/>
      <w:r w:rsidRPr="00BE0634">
        <w:commentReference w:id="513"/>
      </w:r>
    </w:p>
    <w:p w14:paraId="7EAC685E" w14:textId="4EDAC8C8" w:rsidR="00072357" w:rsidRDefault="00BE0634" w:rsidP="00BE0634">
      <w:pPr>
        <w:ind w:left="426" w:firstLine="720"/>
        <w:jc w:val="both"/>
        <w:rPr>
          <w:ins w:id="521" w:author="NIZAR" w:date="2023-06-01T10:38:00Z"/>
          <w:rFonts w:ascii="Times New Roman" w:hAnsi="Times New Roman" w:cs="Times New Roman"/>
          <w:sz w:val="24"/>
          <w:szCs w:val="24"/>
        </w:rPr>
      </w:pPr>
      <w:commentRangeStart w:id="522"/>
      <w:ins w:id="523" w:author="NIZAR" w:date="2023-05-25T08:44:00Z">
        <w:r w:rsidRPr="00765A51">
          <w:rPr>
            <w:rFonts w:ascii="Times New Roman" w:hAnsi="Times New Roman" w:cs="Times New Roman"/>
            <w:sz w:val="24"/>
            <w:szCs w:val="24"/>
          </w:rPr>
          <w:t xml:space="preserve">Analisis semiotika roland barthes merupkana salah satu analisis teks media </w:t>
        </w:r>
      </w:ins>
      <w:ins w:id="524" w:author="NIZAR" w:date="2023-05-25T08:45:00Z">
        <w:r w:rsidRPr="00765A51">
          <w:rPr>
            <w:rFonts w:ascii="Times New Roman" w:hAnsi="Times New Roman" w:cs="Times New Roman"/>
            <w:sz w:val="24"/>
            <w:szCs w:val="24"/>
          </w:rPr>
          <w:t xml:space="preserve">untuk memahami makna yang terdapat pada sebuah tanda-tanda. Pendekatan </w:t>
        </w:r>
      </w:ins>
      <w:ins w:id="525"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26" w:author="NIZAR" w:date="2023-05-25T08:47:00Z">
        <w:r w:rsidRPr="00765A51">
          <w:rPr>
            <w:rFonts w:ascii="Times New Roman" w:hAnsi="Times New Roman" w:cs="Times New Roman"/>
            <w:sz w:val="24"/>
            <w:szCs w:val="24"/>
          </w:rPr>
          <w:t xml:space="preserve">pada adegan </w:t>
        </w:r>
      </w:ins>
      <w:del w:id="527"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28"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529"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530" w:author="NIZAR" w:date="2023-05-25T08:47:00Z">
        <w:r w:rsidRPr="00765A51">
          <w:rPr>
            <w:rFonts w:ascii="Times New Roman" w:hAnsi="Times New Roman" w:cs="Times New Roman"/>
            <w:sz w:val="24"/>
            <w:szCs w:val="24"/>
          </w:rPr>
          <w:t xml:space="preserve"> sehingga mendapatkan representasi </w:t>
        </w:r>
      </w:ins>
      <w:del w:id="531"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32" w:author="NIZAR" w:date="2023-05-25T08:47:00Z">
        <w:r w:rsidRPr="00765A51">
          <w:rPr>
            <w:rFonts w:ascii="Times New Roman" w:hAnsi="Times New Roman" w:cs="Times New Roman"/>
            <w:sz w:val="24"/>
            <w:szCs w:val="24"/>
          </w:rPr>
          <w:t>.</w:t>
        </w:r>
      </w:ins>
      <w:commentRangeEnd w:id="522"/>
      <w:r w:rsidRPr="00765A51">
        <w:rPr>
          <w:rStyle w:val="CommentReference"/>
          <w:rFonts w:ascii="Times New Roman" w:hAnsi="Times New Roman" w:cs="Times New Roman"/>
          <w:sz w:val="24"/>
          <w:szCs w:val="24"/>
        </w:rPr>
        <w:commentReference w:id="522"/>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 xml:space="preserve">ajian konotasi dan denotasi. Penelitian akan dilakukan dengan mengkaji pemaknaan tanda-tanda konteks </w:t>
      </w:r>
      <w:r w:rsidR="00DB118A">
        <w:rPr>
          <w:rFonts w:ascii="Times New Roman" w:hAnsi="Times New Roman" w:cs="Times New Roman"/>
          <w:i/>
          <w:sz w:val="24"/>
          <w:szCs w:val="24"/>
        </w:rPr>
        <w:t>bullying</w:t>
      </w:r>
      <w:r w:rsidR="00722498" w:rsidRPr="00722498">
        <w:rPr>
          <w:rFonts w:ascii="Times New Roman" w:hAnsi="Times New Roman" w:cs="Times New Roman"/>
          <w:sz w:val="24"/>
          <w:szCs w:val="24"/>
        </w:rPr>
        <w:t xml:space="preserve">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533" w:name="_Toc136983384"/>
      <w:r>
        <w:t>Subjek</w:t>
      </w:r>
      <w:ins w:id="534" w:author="NIZAR" w:date="2023-06-01T10:37:00Z">
        <w:r w:rsidR="00F8385F">
          <w:t xml:space="preserve"> dan Objek </w:t>
        </w:r>
      </w:ins>
      <w:del w:id="535"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533"/>
    </w:p>
    <w:p w14:paraId="7A9FCEE7" w14:textId="7F206B16" w:rsidR="00644F1E" w:rsidRDefault="00644F1E" w:rsidP="00644F1E">
      <w:pPr>
        <w:ind w:left="426" w:firstLine="720"/>
        <w:jc w:val="both"/>
        <w:rPr>
          <w:ins w:id="536" w:author="NIZAR" w:date="2023-06-01T10:38:00Z"/>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sidR="00DB118A">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537" w:name="_Toc136983385"/>
      <w:r>
        <w:t xml:space="preserve">Jenis dan </w:t>
      </w:r>
      <w:r w:rsidRPr="00882B6D">
        <w:t>Sumber Data</w:t>
      </w:r>
      <w:bookmarkEnd w:id="537"/>
      <w:del w:id="538"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539" w:name="_Toc136983386"/>
      <w:r w:rsidRPr="00267CE9">
        <w:t>Data Primer</w:t>
      </w:r>
      <w:bookmarkEnd w:id="539"/>
    </w:p>
    <w:p w14:paraId="4481C7DA" w14:textId="129BE50E" w:rsidR="00A20CC6" w:rsidRDefault="00A20CC6" w:rsidP="00C37ADA">
      <w:pPr>
        <w:pStyle w:val="Heading3"/>
        <w:rPr>
          <w:ins w:id="540" w:author="NIZAR" w:date="2023-06-01T10:37:00Z"/>
        </w:rPr>
      </w:pPr>
      <w:bookmarkStart w:id="541" w:name="_Toc136983387"/>
      <w:r w:rsidRPr="00267CE9">
        <w:t>Data Sekunder</w:t>
      </w:r>
      <w:bookmarkEnd w:id="541"/>
    </w:p>
    <w:p w14:paraId="2477F792" w14:textId="2787B040" w:rsidR="000378FF" w:rsidRPr="003301C7" w:rsidRDefault="000378FF">
      <w:pPr>
        <w:pPrChange w:id="542" w:author="NIZAR" w:date="2023-06-01T10:37:00Z">
          <w:pPr>
            <w:pStyle w:val="Heading3"/>
          </w:pPr>
        </w:pPrChange>
      </w:pPr>
    </w:p>
    <w:p w14:paraId="4F1E9B03" w14:textId="1A6A5A89" w:rsidR="00882B6D" w:rsidRDefault="00CD1141" w:rsidP="004826EE">
      <w:pPr>
        <w:pStyle w:val="Heading2"/>
      </w:pPr>
      <w:bookmarkStart w:id="543" w:name="_Toc136983388"/>
      <w:r>
        <w:t>Waktu</w:t>
      </w:r>
      <w:r w:rsidR="00882B6D" w:rsidRPr="00882B6D">
        <w:t xml:space="preserve"> Penelitian</w:t>
      </w:r>
      <w:bookmarkEnd w:id="543"/>
    </w:p>
    <w:p w14:paraId="7D20096A" w14:textId="1BCC47E5" w:rsidR="00F3399A" w:rsidRPr="00526937" w:rsidRDefault="00F3399A">
      <w:pPr>
        <w:ind w:left="426" w:firstLine="720"/>
        <w:jc w:val="both"/>
        <w:rPr>
          <w:ins w:id="544" w:author="NIZAR" w:date="2023-06-01T10:37:00Z"/>
          <w:rFonts w:ascii="Times New Roman" w:hAnsi="Times New Roman" w:cs="Times New Roman"/>
          <w:sz w:val="24"/>
          <w:szCs w:val="24"/>
        </w:rPr>
        <w:pPrChange w:id="545" w:author="NIZAR" w:date="2023-06-01T10:36:00Z">
          <w:pPr/>
        </w:pPrChange>
      </w:pPr>
      <w:ins w:id="546" w:author="NIZAR" w:date="2023-06-01T10:35:00Z">
        <w:r w:rsidRPr="00526937">
          <w:rPr>
            <w:rFonts w:ascii="Times New Roman" w:hAnsi="Times New Roman" w:cs="Times New Roman"/>
            <w:sz w:val="24"/>
            <w:szCs w:val="24"/>
            <w:rPrChange w:id="547" w:author="NIZAR" w:date="2023-06-01T10:36:00Z">
              <w:rPr/>
            </w:rPrChange>
          </w:rPr>
          <w:t xml:space="preserve">Penelitian ini dilakukan pada Mei tahun 2023 sampai dengan Juni </w:t>
        </w:r>
      </w:ins>
      <w:ins w:id="548" w:author="NIZAR" w:date="2023-06-01T10:36:00Z">
        <w:r w:rsidRPr="00526937">
          <w:rPr>
            <w:rFonts w:ascii="Times New Roman" w:hAnsi="Times New Roman" w:cs="Times New Roman"/>
            <w:sz w:val="24"/>
            <w:szCs w:val="24"/>
            <w:rPrChange w:id="549"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550"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551" w:author="NIZAR" w:date="2023-06-01T10:36:00Z">
            <w:rPr/>
          </w:rPrChange>
        </w:rPr>
        <w:pPrChange w:id="552" w:author="NIZAR" w:date="2023-06-01T10:36:00Z">
          <w:pPr/>
        </w:pPrChange>
      </w:pPr>
    </w:p>
    <w:p w14:paraId="30E0B4C7" w14:textId="77777777" w:rsidR="00A20CC6" w:rsidRDefault="00A20CC6" w:rsidP="00A20CC6">
      <w:pPr>
        <w:pStyle w:val="Heading2"/>
      </w:pPr>
      <w:bookmarkStart w:id="553" w:name="_Toc136983389"/>
      <w:r w:rsidRPr="00882B6D">
        <w:lastRenderedPageBreak/>
        <w:t>Teknik Pengumpulan Data (Dokumentasi,Observasi)</w:t>
      </w:r>
      <w:bookmarkEnd w:id="553"/>
    </w:p>
    <w:p w14:paraId="3784038B" w14:textId="77777777" w:rsidR="00A20CC6" w:rsidRDefault="00A20CC6" w:rsidP="00C37ADA">
      <w:pPr>
        <w:pStyle w:val="Heading3"/>
      </w:pPr>
      <w:bookmarkStart w:id="554" w:name="_Toc136983390"/>
      <w:r>
        <w:t>Observasi</w:t>
      </w:r>
      <w:bookmarkEnd w:id="554"/>
    </w:p>
    <w:p w14:paraId="5E88CFC0" w14:textId="77777777" w:rsidR="00A20CC6" w:rsidRPr="00E32751" w:rsidRDefault="00A20CC6" w:rsidP="00A20CC6">
      <w:pPr>
        <w:ind w:left="709" w:firstLine="720"/>
        <w:jc w:val="both"/>
        <w:rPr>
          <w:rFonts w:ascii="Times New Roman" w:hAnsi="Times New Roman" w:cs="Times New Roman"/>
          <w:sz w:val="24"/>
          <w:szCs w:val="24"/>
        </w:rPr>
      </w:pPr>
      <w:ins w:id="555" w:author="NIZAR" w:date="2023-06-01T09:25:00Z">
        <w:r w:rsidRPr="00E32751">
          <w:rPr>
            <w:rFonts w:ascii="Times New Roman" w:hAnsi="Times New Roman" w:cs="Times New Roman"/>
            <w:sz w:val="24"/>
            <w:szCs w:val="24"/>
          </w:rPr>
          <w:t xml:space="preserve">Observasi </w:t>
        </w:r>
      </w:ins>
      <w:ins w:id="556" w:author="NIZAR" w:date="2023-06-01T09:26:00Z">
        <w:r w:rsidRPr="00E32751">
          <w:rPr>
            <w:rFonts w:ascii="Times New Roman" w:hAnsi="Times New Roman" w:cs="Times New Roman"/>
            <w:sz w:val="24"/>
            <w:szCs w:val="24"/>
          </w:rPr>
          <w:t>merupakan</w:t>
        </w:r>
      </w:ins>
      <w:ins w:id="557"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558"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559" w:author="NIZAR" w:date="2023-06-01T09:27:00Z">
        <w:r w:rsidRPr="00E32751">
          <w:rPr>
            <w:rFonts w:ascii="Times New Roman" w:hAnsi="Times New Roman" w:cs="Times New Roman"/>
            <w:sz w:val="24"/>
            <w:szCs w:val="24"/>
          </w:rPr>
          <w:t xml:space="preserve"> </w:t>
        </w:r>
      </w:ins>
      <w:ins w:id="560" w:author="NIZAR" w:date="2023-06-01T09:40:00Z">
        <w:r>
          <w:rPr>
            <w:rFonts w:ascii="Times New Roman" w:hAnsi="Times New Roman" w:cs="Times New Roman"/>
            <w:sz w:val="24"/>
            <w:szCs w:val="24"/>
          </w:rPr>
          <w:t xml:space="preserve">Hasil dari observasi dilakukan </w:t>
        </w:r>
      </w:ins>
      <w:ins w:id="561"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562" w:author="NIZAR" w:date="2023-06-01T09:27:00Z">
        <w:r w:rsidRPr="00E32751">
          <w:rPr>
            <w:rFonts w:ascii="Times New Roman" w:hAnsi="Times New Roman" w:cs="Times New Roman"/>
            <w:sz w:val="24"/>
            <w:szCs w:val="24"/>
          </w:rPr>
          <w:t xml:space="preserve">Sifat observasi </w:t>
        </w:r>
      </w:ins>
      <w:ins w:id="563" w:author="NIZAR" w:date="2023-06-01T09:28:00Z">
        <w:r w:rsidRPr="00E32751">
          <w:rPr>
            <w:rFonts w:ascii="Times New Roman" w:hAnsi="Times New Roman" w:cs="Times New Roman"/>
            <w:sz w:val="24"/>
            <w:szCs w:val="24"/>
          </w:rPr>
          <w:t>penelitian ini yaitu observasi non partisipan</w:t>
        </w:r>
      </w:ins>
      <w:ins w:id="564" w:author="NIZAR" w:date="2023-06-01T09:29:00Z">
        <w:r w:rsidRPr="00E32751">
          <w:rPr>
            <w:rFonts w:ascii="Times New Roman" w:hAnsi="Times New Roman" w:cs="Times New Roman"/>
            <w:sz w:val="24"/>
            <w:szCs w:val="24"/>
          </w:rPr>
          <w:t xml:space="preserve">, dimana peneliti </w:t>
        </w:r>
      </w:ins>
      <w:ins w:id="565" w:author="NIZAR" w:date="2023-06-01T09:30:00Z">
        <w:r w:rsidRPr="00E32751">
          <w:rPr>
            <w:rFonts w:ascii="Times New Roman" w:hAnsi="Times New Roman" w:cs="Times New Roman"/>
            <w:sz w:val="24"/>
            <w:szCs w:val="24"/>
          </w:rPr>
          <w:t>menyaksikan fenomena dan melakukan pengamatan</w:t>
        </w:r>
      </w:ins>
      <w:ins w:id="566" w:author="NIZAR" w:date="2023-06-01T09:45:00Z">
        <w:r>
          <w:rPr>
            <w:rFonts w:ascii="Times New Roman" w:hAnsi="Times New Roman" w:cs="Times New Roman"/>
            <w:sz w:val="24"/>
            <w:szCs w:val="24"/>
          </w:rPr>
          <w:t xml:space="preserve"> secara independen</w:t>
        </w:r>
      </w:ins>
      <w:ins w:id="567" w:author="NIZAR" w:date="2023-06-01T09:30:00Z">
        <w:r w:rsidRPr="00E32751">
          <w:rPr>
            <w:rFonts w:ascii="Times New Roman" w:hAnsi="Times New Roman" w:cs="Times New Roman"/>
            <w:sz w:val="24"/>
            <w:szCs w:val="24"/>
          </w:rPr>
          <w:t xml:space="preserve"> terhadap fenomena</w:t>
        </w:r>
      </w:ins>
      <w:ins w:id="568" w:author="NIZAR" w:date="2023-06-01T09:31:00Z">
        <w:r w:rsidRPr="00E32751">
          <w:rPr>
            <w:rFonts w:ascii="Times New Roman" w:hAnsi="Times New Roman" w:cs="Times New Roman"/>
            <w:sz w:val="24"/>
            <w:szCs w:val="24"/>
          </w:rPr>
          <w:t xml:space="preserve"> pada </w:t>
        </w:r>
      </w:ins>
      <w:ins w:id="569" w:author="NIZAR" w:date="2023-06-01T09:32:00Z">
        <w:r w:rsidRPr="00E32751">
          <w:rPr>
            <w:rFonts w:ascii="Times New Roman" w:hAnsi="Times New Roman" w:cs="Times New Roman"/>
            <w:sz w:val="24"/>
            <w:szCs w:val="24"/>
          </w:rPr>
          <w:t xml:space="preserve">serial drama </w:t>
        </w:r>
      </w:ins>
      <w:ins w:id="570" w:author="NIZAR" w:date="2023-06-01T09:31:00Z">
        <w:r w:rsidRPr="00E32751">
          <w:rPr>
            <w:rFonts w:ascii="Times New Roman" w:hAnsi="Times New Roman" w:cs="Times New Roman"/>
            <w:sz w:val="24"/>
            <w:szCs w:val="24"/>
          </w:rPr>
          <w:t>Revenge Of Others 2022</w:t>
        </w:r>
      </w:ins>
      <w:ins w:id="571" w:author="NIZAR" w:date="2023-06-01T09:30:00Z">
        <w:r w:rsidRPr="00E32751">
          <w:rPr>
            <w:rFonts w:ascii="Times New Roman" w:hAnsi="Times New Roman" w:cs="Times New Roman"/>
            <w:sz w:val="24"/>
            <w:szCs w:val="24"/>
          </w:rPr>
          <w:t xml:space="preserve"> dengan mengamati beberapa hal yang berkaitan dengan </w:t>
        </w:r>
      </w:ins>
      <w:ins w:id="572"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573" w:name="_Toc136983391"/>
      <w:r>
        <w:t>Dokumentasi</w:t>
      </w:r>
      <w:bookmarkEnd w:id="573"/>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574"/>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574"/>
      <w:r w:rsidR="00454003">
        <w:rPr>
          <w:rStyle w:val="CommentReference"/>
        </w:rPr>
        <w:commentReference w:id="574"/>
      </w:r>
    </w:p>
    <w:p w14:paraId="18E0219F" w14:textId="77777777" w:rsidR="00A20CC6" w:rsidRPr="00714A3E" w:rsidRDefault="00A20CC6" w:rsidP="00A20CC6"/>
    <w:p w14:paraId="635339DF" w14:textId="64EA1F9A" w:rsidR="003F1AD4" w:rsidRDefault="003F1AD4">
      <w:pPr>
        <w:pStyle w:val="Heading2"/>
        <w:rPr>
          <w:ins w:id="575" w:author="NIZAR" w:date="2023-06-01T10:40:00Z"/>
        </w:rPr>
      </w:pPr>
      <w:bookmarkStart w:id="576" w:name="_Toc136983392"/>
      <w:ins w:id="577" w:author="NIZAR" w:date="2023-06-01T10:40:00Z">
        <w:r>
          <w:t xml:space="preserve">Teknik </w:t>
        </w:r>
      </w:ins>
      <w:ins w:id="578" w:author="NIZAR" w:date="2023-06-01T10:41:00Z">
        <w:r w:rsidR="009C4381">
          <w:t>Keabsahan/</w:t>
        </w:r>
      </w:ins>
      <w:ins w:id="579" w:author="NIZAR" w:date="2023-06-01T10:40:00Z">
        <w:r>
          <w:t>Validitas Data</w:t>
        </w:r>
        <w:bookmarkEnd w:id="576"/>
      </w:ins>
    </w:p>
    <w:p w14:paraId="159530CA" w14:textId="0EE1EA50" w:rsidR="003F1AD4" w:rsidRPr="00E80746" w:rsidDel="00E80746" w:rsidRDefault="00E11F88">
      <w:pPr>
        <w:ind w:left="426" w:firstLine="720"/>
        <w:jc w:val="both"/>
        <w:rPr>
          <w:del w:id="580" w:author="NIZAR" w:date="2023-06-02T13:41:00Z"/>
          <w:rFonts w:cs="Times New Roman"/>
          <w:szCs w:val="24"/>
        </w:rPr>
        <w:pPrChange w:id="581" w:author="NIZAR" w:date="2023-06-01T10:40:00Z">
          <w:pPr>
            <w:pStyle w:val="Heading2"/>
          </w:pPr>
        </w:pPrChange>
      </w:pPr>
      <w:commentRangeStart w:id="582"/>
      <w:del w:id="583"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582"/>
      <w:r w:rsidR="00A550FC">
        <w:rPr>
          <w:rStyle w:val="CommentReference"/>
        </w:rPr>
        <w:commentReference w:id="582"/>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584"/>
      <w:ins w:id="585" w:author="NIZAR" w:date="2023-06-02T13:29:00Z">
        <w:r w:rsidRPr="00E80746">
          <w:rPr>
            <w:rFonts w:ascii="Times New Roman" w:hAnsi="Times New Roman" w:cs="Times New Roman"/>
            <w:sz w:val="24"/>
            <w:szCs w:val="24"/>
          </w:rPr>
          <w:t>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584"/>
        <w:r w:rsidRPr="00E80746">
          <w:rPr>
            <w:rFonts w:ascii="Times New Roman" w:hAnsi="Times New Roman" w:cs="Times New Roman"/>
            <w:sz w:val="24"/>
            <w:szCs w:val="24"/>
          </w:rPr>
          <w:commentReference w:id="584"/>
        </w:r>
      </w:ins>
    </w:p>
    <w:p w14:paraId="5D7DB33A" w14:textId="2A6ED1DC" w:rsidR="00E11F88" w:rsidDel="00A550FC" w:rsidRDefault="00E11F88" w:rsidP="00E80746">
      <w:pPr>
        <w:ind w:left="426" w:firstLine="720"/>
        <w:jc w:val="both"/>
        <w:rPr>
          <w:del w:id="586" w:author="NIZAR" w:date="2023-06-06T08:22:00Z"/>
          <w:rFonts w:ascii="Times New Roman" w:hAnsi="Times New Roman" w:cs="Times New Roman"/>
          <w:sz w:val="24"/>
          <w:szCs w:val="24"/>
        </w:rPr>
      </w:pPr>
      <w:commentRangeStart w:id="587"/>
      <w:del w:id="588"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587"/>
      <w:r w:rsidR="00A550FC">
        <w:rPr>
          <w:rStyle w:val="CommentReference"/>
        </w:rPr>
        <w:commentReference w:id="587"/>
      </w:r>
    </w:p>
    <w:p w14:paraId="581A2247" w14:textId="05014E07" w:rsidR="00F46CCC" w:rsidRPr="00BA55A9" w:rsidRDefault="00205261" w:rsidP="00E80746">
      <w:pPr>
        <w:ind w:left="426" w:firstLine="720"/>
        <w:jc w:val="both"/>
        <w:rPr>
          <w:rFonts w:ascii="Times New Roman" w:hAnsi="Times New Roman" w:cs="Times New Roman"/>
          <w:sz w:val="24"/>
          <w:szCs w:val="24"/>
          <w:rPrChange w:id="589" w:author="NIZAR" w:date="2023-06-06T08:22:00Z">
            <w:rPr/>
          </w:rPrChange>
        </w:rPr>
      </w:pPr>
      <w:commentRangeStart w:id="590"/>
      <w:ins w:id="591" w:author="NIZAR" w:date="2023-06-06T08:16:00Z">
        <w:r w:rsidRPr="00BA55A9">
          <w:rPr>
            <w:rFonts w:ascii="Times New Roman" w:hAnsi="Times New Roman" w:cs="Times New Roman"/>
            <w:sz w:val="24"/>
            <w:szCs w:val="24"/>
            <w:rPrChange w:id="592" w:author="NIZAR" w:date="2023-06-06T08:22:00Z">
              <w:rPr/>
            </w:rPrChange>
          </w:rPr>
          <w:t xml:space="preserve">Keabsahan informasi sangatlah penting dalam sebuah penelitian untuk melakukan verifikasi sumber </w:t>
        </w:r>
      </w:ins>
      <w:ins w:id="593" w:author="NIZAR" w:date="2023-06-06T08:17:00Z">
        <w:r w:rsidRPr="00BA55A9">
          <w:rPr>
            <w:rFonts w:ascii="Times New Roman" w:hAnsi="Times New Roman" w:cs="Times New Roman"/>
            <w:sz w:val="24"/>
            <w:szCs w:val="24"/>
            <w:rPrChange w:id="594" w:author="NIZAR" w:date="2023-06-06T08:22:00Z">
              <w:rPr/>
            </w:rPrChange>
          </w:rPr>
          <w:t>data informasi yang didapatkan dengan metode yang berbeda.</w:t>
        </w:r>
        <w:r w:rsidR="00AF10C4" w:rsidRPr="00BA55A9">
          <w:rPr>
            <w:rFonts w:ascii="Times New Roman" w:hAnsi="Times New Roman" w:cs="Times New Roman"/>
            <w:sz w:val="24"/>
            <w:szCs w:val="24"/>
            <w:rPrChange w:id="595" w:author="NIZAR" w:date="2023-06-06T08:22:00Z">
              <w:rPr/>
            </w:rPrChange>
          </w:rPr>
          <w:t xml:space="preserve"> Ada beberapa jenis verifikasi </w:t>
        </w:r>
      </w:ins>
      <w:ins w:id="596" w:author="NIZAR" w:date="2023-06-06T08:18:00Z">
        <w:r w:rsidR="00AF10C4" w:rsidRPr="00BA55A9">
          <w:rPr>
            <w:rFonts w:ascii="Times New Roman" w:hAnsi="Times New Roman" w:cs="Times New Roman"/>
            <w:sz w:val="24"/>
            <w:szCs w:val="24"/>
            <w:rPrChange w:id="597" w:author="NIZAR" w:date="2023-06-06T08:22:00Z">
              <w:rPr/>
            </w:rPrChange>
          </w:rPr>
          <w:t xml:space="preserve">triangulasi, yaitu,: </w:t>
        </w:r>
        <w:r w:rsidR="00AF10C4" w:rsidRPr="00BA55A9">
          <w:rPr>
            <w:rFonts w:ascii="Times New Roman" w:hAnsi="Times New Roman" w:cs="Times New Roman"/>
            <w:sz w:val="24"/>
            <w:szCs w:val="24"/>
            <w:rPrChange w:id="598" w:author="NIZAR" w:date="2023-06-06T08:22:00Z">
              <w:rPr>
                <w:i/>
              </w:rPr>
            </w:rPrChange>
          </w:rPr>
          <w:t>cross check</w:t>
        </w:r>
      </w:ins>
      <w:ins w:id="599" w:author="NIZAR" w:date="2023-06-06T08:19:00Z">
        <w:r w:rsidR="00696915" w:rsidRPr="00BA55A9">
          <w:rPr>
            <w:rFonts w:ascii="Times New Roman" w:hAnsi="Times New Roman" w:cs="Times New Roman"/>
            <w:sz w:val="24"/>
            <w:szCs w:val="24"/>
            <w:rPrChange w:id="600" w:author="NIZAR" w:date="2023-06-06T08:22:00Z">
              <w:rPr/>
            </w:rPrChange>
          </w:rPr>
          <w:t xml:space="preserve"> metode penelitian antar peneliti, </w:t>
        </w:r>
      </w:ins>
      <w:ins w:id="601" w:author="NIZAR" w:date="2023-06-06T08:20:00Z">
        <w:r w:rsidR="00696915" w:rsidRPr="00BA55A9">
          <w:rPr>
            <w:rFonts w:ascii="Times New Roman" w:hAnsi="Times New Roman" w:cs="Times New Roman"/>
            <w:sz w:val="24"/>
            <w:szCs w:val="24"/>
            <w:rPrChange w:id="602" w:author="NIZAR" w:date="2023-06-06T08:22:00Z">
              <w:rPr>
                <w:i/>
              </w:rPr>
            </w:rPrChange>
          </w:rPr>
          <w:t xml:space="preserve">cross check </w:t>
        </w:r>
      </w:ins>
      <w:ins w:id="603" w:author="NIZAR" w:date="2023-06-06T08:21:00Z">
        <w:r w:rsidR="00696915" w:rsidRPr="00BA55A9">
          <w:rPr>
            <w:rFonts w:ascii="Times New Roman" w:hAnsi="Times New Roman" w:cs="Times New Roman"/>
            <w:sz w:val="24"/>
            <w:szCs w:val="24"/>
            <w:rPrChange w:id="604" w:author="NIZAR" w:date="2023-06-06T08:22:00Z">
              <w:rPr>
                <w:i/>
              </w:rPr>
            </w:rPrChange>
          </w:rPr>
          <w:t>sumber, dan cross check sumber data informasi.</w:t>
        </w:r>
      </w:ins>
      <w:commentRangeEnd w:id="590"/>
      <w:ins w:id="605" w:author="NIZAR" w:date="2023-06-06T08:22:00Z">
        <w:r w:rsidR="00A550FC" w:rsidRPr="00BA55A9">
          <w:rPr>
            <w:rFonts w:ascii="Times New Roman" w:hAnsi="Times New Roman" w:cs="Times New Roman"/>
            <w:sz w:val="24"/>
            <w:szCs w:val="24"/>
            <w:rPrChange w:id="606" w:author="NIZAR" w:date="2023-06-06T08:22:00Z">
              <w:rPr>
                <w:rStyle w:val="CommentReference"/>
              </w:rPr>
            </w:rPrChange>
          </w:rPr>
          <w:commentReference w:id="590"/>
        </w:r>
      </w:ins>
    </w:p>
    <w:p w14:paraId="12D9D4E1" w14:textId="49C887CA" w:rsidR="005009B2" w:rsidRDefault="005009B2" w:rsidP="00E11F88"/>
    <w:p w14:paraId="2D0E383C" w14:textId="77777777" w:rsidR="005009B2" w:rsidRPr="003301C7" w:rsidRDefault="005009B2" w:rsidP="00E11F88">
      <w:pPr>
        <w:rPr>
          <w:ins w:id="607" w:author="NIZAR" w:date="2023-06-01T10:40:00Z"/>
        </w:rPr>
      </w:pPr>
    </w:p>
    <w:p w14:paraId="043B1FCE" w14:textId="32240447" w:rsidR="00882B6D" w:rsidRPr="00882B6D" w:rsidRDefault="00882B6D" w:rsidP="004826EE">
      <w:pPr>
        <w:pStyle w:val="Heading2"/>
      </w:pPr>
      <w:bookmarkStart w:id="608" w:name="_Toc136983393"/>
      <w:r w:rsidRPr="00882B6D">
        <w:t xml:space="preserve">Teknik </w:t>
      </w:r>
      <w:del w:id="609" w:author="NIZAR" w:date="2023-06-01T10:39:00Z">
        <w:r w:rsidR="00A20CC6" w:rsidDel="0032345A">
          <w:delText>Validitas</w:delText>
        </w:r>
        <w:r w:rsidRPr="00882B6D" w:rsidDel="0032345A">
          <w:delText xml:space="preserve"> </w:delText>
        </w:r>
      </w:del>
      <w:ins w:id="610" w:author="NIZAR" w:date="2023-06-01T10:39:00Z">
        <w:r w:rsidR="0032345A">
          <w:t>Analisis</w:t>
        </w:r>
        <w:r w:rsidR="0032345A" w:rsidRPr="00882B6D">
          <w:t xml:space="preserve"> </w:t>
        </w:r>
      </w:ins>
      <w:r w:rsidRPr="00882B6D">
        <w:t>Data</w:t>
      </w:r>
      <w:bookmarkEnd w:id="608"/>
    </w:p>
    <w:p w14:paraId="076B760E" w14:textId="6CECB503" w:rsidR="00C072D9" w:rsidRPr="003301C7" w:rsidRDefault="00176281">
      <w:pPr>
        <w:ind w:left="426" w:firstLine="720"/>
        <w:jc w:val="both"/>
        <w:rPr>
          <w:rFonts w:ascii="Times New Roman" w:hAnsi="Times New Roman" w:cs="Times New Roman"/>
          <w:sz w:val="24"/>
        </w:rPr>
        <w:pPrChange w:id="611" w:author="NIZAR" w:date="2023-06-01T10:39:00Z">
          <w:pPr>
            <w:ind w:left="709" w:firstLine="720"/>
            <w:jc w:val="both"/>
          </w:pPr>
        </w:pPrChange>
      </w:pPr>
      <w:r w:rsidRPr="00337186">
        <w:rPr>
          <w:rFonts w:ascii="Times New Roman" w:hAnsi="Times New Roman" w:cs="Times New Roman"/>
          <w:sz w:val="24"/>
          <w:rPrChange w:id="612" w:author="NIZAR" w:date="2023-06-01T10:39:00Z">
            <w:rPr/>
          </w:rPrChange>
        </w:rPr>
        <w:t>Teknik Analisis</w:t>
      </w:r>
      <w:r w:rsidR="00882B6D" w:rsidRPr="00337186">
        <w:rPr>
          <w:rFonts w:ascii="Times New Roman" w:hAnsi="Times New Roman" w:cs="Times New Roman"/>
          <w:sz w:val="24"/>
          <w:rPrChange w:id="613" w:author="NIZAR" w:date="2023-06-01T10:39:00Z">
            <w:rPr/>
          </w:rPrChange>
        </w:rPr>
        <w:t xml:space="preserve"> Data</w:t>
      </w:r>
      <w:r w:rsidR="00C072D9" w:rsidRPr="003301C7">
        <w:rPr>
          <w:rFonts w:ascii="Times New Roman" w:hAnsi="Times New Roman" w:cs="Times New Roman"/>
          <w:sz w:val="24"/>
        </w:rPr>
        <w:t xml:space="preserve"> </w:t>
      </w:r>
      <w:ins w:id="614"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15" w:author="NIZAR" w:date="2023-06-01T10:00:00Z">
        <w:r w:rsidR="00C072D9" w:rsidRPr="00454003">
          <w:rPr>
            <w:rFonts w:ascii="Times New Roman" w:hAnsi="Times New Roman" w:cs="Times New Roman"/>
            <w:sz w:val="24"/>
          </w:rPr>
          <w:t xml:space="preserve">yang dilakukan terhadap data-data penelitian dengan menggunakan </w:t>
        </w:r>
      </w:ins>
      <w:ins w:id="616" w:author="NIZAR" w:date="2023-06-01T10:01:00Z">
        <w:r w:rsidR="00C072D9" w:rsidRPr="00454003">
          <w:rPr>
            <w:rFonts w:ascii="Times New Roman" w:hAnsi="Times New Roman" w:cs="Times New Roman"/>
            <w:sz w:val="24"/>
          </w:rPr>
          <w:t xml:space="preserve">teknik pengumpulan data. Proses analisis data </w:t>
        </w:r>
      </w:ins>
      <w:ins w:id="617" w:author="NIZAR" w:date="2023-06-01T10:02:00Z">
        <w:r w:rsidR="00C072D9" w:rsidRPr="00454003">
          <w:rPr>
            <w:rFonts w:ascii="Times New Roman" w:hAnsi="Times New Roman" w:cs="Times New Roman"/>
            <w:sz w:val="24"/>
          </w:rPr>
          <w:t xml:space="preserve">yaitu seperti pengelompokan data, </w:t>
        </w:r>
      </w:ins>
      <w:ins w:id="618" w:author="NIZAR" w:date="2023-06-01T10:03:00Z">
        <w:r w:rsidR="00C072D9" w:rsidRPr="00454003">
          <w:rPr>
            <w:rFonts w:ascii="Times New Roman" w:hAnsi="Times New Roman" w:cs="Times New Roman"/>
            <w:sz w:val="24"/>
          </w:rPr>
          <w:t xml:space="preserve">melakukan penjabaran data serta mencari pola pada data dengan </w:t>
        </w:r>
      </w:ins>
      <w:ins w:id="619"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20" w:author="NIZAR" w:date="2023-06-01T10:27:00Z"/>
          <w:rFonts w:ascii="Times New Roman" w:hAnsi="Times New Roman" w:cs="Times New Roman"/>
          <w:sz w:val="24"/>
        </w:rPr>
        <w:pPrChange w:id="621" w:author="NIZAR" w:date="2023-06-01T10:39:00Z">
          <w:pPr>
            <w:ind w:left="709" w:firstLine="720"/>
            <w:jc w:val="both"/>
          </w:pPr>
        </w:pPrChange>
      </w:pPr>
      <w:del w:id="622"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328CD2E4" w:rsidR="00882B6D" w:rsidRPr="00337186" w:rsidRDefault="00C072D9">
      <w:pPr>
        <w:ind w:left="426" w:firstLine="720"/>
        <w:jc w:val="both"/>
        <w:rPr>
          <w:rFonts w:ascii="Times New Roman" w:hAnsi="Times New Roman" w:cs="Times New Roman"/>
          <w:rPrChange w:id="623" w:author="NIZAR" w:date="2023-06-01T10:39:00Z">
            <w:rPr>
              <w:rFonts w:ascii="Times New Roman" w:hAnsi="Times New Roman" w:cs="Times New Roman"/>
              <w:sz w:val="24"/>
              <w:szCs w:val="24"/>
            </w:rPr>
          </w:rPrChange>
        </w:rPr>
        <w:pPrChange w:id="624" w:author="NIZAR" w:date="2023-06-01T10:39:00Z">
          <w:pPr>
            <w:ind w:left="709" w:firstLine="720"/>
            <w:jc w:val="both"/>
          </w:pPr>
        </w:pPrChange>
      </w:pPr>
      <w:ins w:id="625" w:author="NIZAR" w:date="2023-06-01T10:20:00Z">
        <w:r w:rsidRPr="00454003">
          <w:rPr>
            <w:rFonts w:ascii="Times New Roman" w:hAnsi="Times New Roman" w:cs="Times New Roman"/>
            <w:sz w:val="24"/>
          </w:rPr>
          <w:t xml:space="preserve">Tahap analisis data memiliki </w:t>
        </w:r>
      </w:ins>
      <w:ins w:id="626"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627" w:author="NIZAR" w:date="2023-06-01T10:22:00Z">
        <w:r w:rsidRPr="00454003">
          <w:rPr>
            <w:rFonts w:ascii="Times New Roman" w:hAnsi="Times New Roman" w:cs="Times New Roman"/>
            <w:sz w:val="24"/>
          </w:rPr>
          <w:t>Analisis yang dilakukan yaitu menegelompokkan berbagai adegan yang sesuai dengan permasalahan penelitian.</w:t>
        </w:r>
      </w:ins>
      <w:ins w:id="628" w:author="NIZAR" w:date="2023-06-01T10:23:00Z">
        <w:r w:rsidRPr="00454003">
          <w:rPr>
            <w:rFonts w:ascii="Times New Roman" w:hAnsi="Times New Roman" w:cs="Times New Roman"/>
            <w:sz w:val="24"/>
          </w:rPr>
          <w:t xml:space="preserve"> Selanjutnya, data yang didapatkan akan dianalisis dengan </w:t>
        </w:r>
      </w:ins>
      <w:ins w:id="629" w:author="NIZAR" w:date="2023-06-01T10:24:00Z">
        <w:r w:rsidRPr="00454003">
          <w:rPr>
            <w:rFonts w:ascii="Times New Roman" w:hAnsi="Times New Roman" w:cs="Times New Roman"/>
            <w:sz w:val="24"/>
          </w:rPr>
          <w:t>analisis</w:t>
        </w:r>
      </w:ins>
      <w:ins w:id="630" w:author="NIZAR" w:date="2023-06-01T10:23:00Z">
        <w:r w:rsidRPr="00454003">
          <w:rPr>
            <w:rFonts w:ascii="Times New Roman" w:hAnsi="Times New Roman" w:cs="Times New Roman"/>
            <w:sz w:val="24"/>
          </w:rPr>
          <w:t xml:space="preserve"> semiotika model Roland Barthes yaitu melakukan ekstraksi denotasi dan konotasi terhadap beb</w:t>
        </w:r>
      </w:ins>
      <w:ins w:id="631"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632" w:author="NIZAR" w:date="2023-06-01T10:39:00Z">
              <w:rPr>
                <w:rFonts w:ascii="Times New Roman" w:hAnsi="Times New Roman" w:cs="Times New Roman"/>
                <w:i/>
                <w:sz w:val="24"/>
                <w:szCs w:val="24"/>
              </w:rPr>
            </w:rPrChange>
          </w:rPr>
          <w:t xml:space="preserve"> </w:t>
        </w:r>
      </w:ins>
      <w:r w:rsidR="00DB118A">
        <w:rPr>
          <w:rFonts w:ascii="Times New Roman" w:hAnsi="Times New Roman" w:cs="Times New Roman"/>
          <w:i/>
          <w:sz w:val="24"/>
        </w:rPr>
        <w:t>bullying</w:t>
      </w:r>
      <w:ins w:id="633" w:author="NIZAR" w:date="2023-06-01T10:25:00Z">
        <w:r w:rsidRPr="003301C7">
          <w:rPr>
            <w:rFonts w:ascii="Times New Roman" w:hAnsi="Times New Roman" w:cs="Times New Roman"/>
            <w:sz w:val="24"/>
          </w:rPr>
          <w:t xml:space="preserve"> dan melakukan pemaknaan </w:t>
        </w:r>
      </w:ins>
      <w:ins w:id="634" w:author="NIZAR" w:date="2023-06-01T10:26:00Z">
        <w:r w:rsidRPr="003301C7">
          <w:rPr>
            <w:rFonts w:ascii="Times New Roman" w:hAnsi="Times New Roman" w:cs="Times New Roman"/>
            <w:sz w:val="24"/>
          </w:rPr>
          <w:t xml:space="preserve">pesan </w:t>
        </w:r>
      </w:ins>
      <w:r w:rsidR="00DB118A">
        <w:rPr>
          <w:rFonts w:ascii="Times New Roman" w:hAnsi="Times New Roman" w:cs="Times New Roman"/>
          <w:i/>
          <w:sz w:val="24"/>
        </w:rPr>
        <w:t>bullying</w:t>
      </w:r>
      <w:ins w:id="635" w:author="NIZAR" w:date="2023-06-01T10:26:00Z">
        <w:r w:rsidRPr="003301C7">
          <w:rPr>
            <w:rFonts w:ascii="Times New Roman" w:hAnsi="Times New Roman" w:cs="Times New Roman"/>
            <w:sz w:val="24"/>
          </w:rPr>
          <w:t xml:space="preserve">, sehingga mengetahui representasi </w:t>
        </w:r>
      </w:ins>
      <w:r w:rsidR="00DB118A">
        <w:rPr>
          <w:rFonts w:ascii="Times New Roman" w:hAnsi="Times New Roman" w:cs="Times New Roman"/>
          <w:i/>
          <w:sz w:val="24"/>
        </w:rPr>
        <w:t>bullying</w:t>
      </w:r>
      <w:ins w:id="636" w:author="NIZAR" w:date="2023-06-01T10:27:00Z">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63D2AEEE" w14:textId="77777777" w:rsidR="00004BF4" w:rsidRDefault="00004BF4" w:rsidP="00025AF9">
      <w:pPr>
        <w:pStyle w:val="Heading1"/>
        <w:sectPr w:rsidR="00004BF4" w:rsidSect="00D61925">
          <w:pgSz w:w="11909" w:h="16834"/>
          <w:pgMar w:top="1701" w:right="1701" w:bottom="1701" w:left="2268" w:header="720" w:footer="720" w:gutter="0"/>
          <w:cols w:space="720"/>
          <w:titlePg/>
          <w:docGrid w:linePitch="299"/>
        </w:sectPr>
      </w:pPr>
    </w:p>
    <w:p w14:paraId="02C57F7A" w14:textId="3758C6E2" w:rsidR="000E55C8" w:rsidRDefault="000E55C8" w:rsidP="00025AF9">
      <w:pPr>
        <w:pStyle w:val="Heading1"/>
      </w:pPr>
      <w:r>
        <w:lastRenderedPageBreak/>
        <w:br/>
      </w:r>
      <w:bookmarkStart w:id="637" w:name="_Toc136983394"/>
      <w:r>
        <w:t>HASIL PENELITIAN</w:t>
      </w:r>
      <w:bookmarkEnd w:id="637"/>
    </w:p>
    <w:p w14:paraId="386FA68C" w14:textId="77777777" w:rsidR="000E55C8" w:rsidRDefault="000E55C8" w:rsidP="000E55C8"/>
    <w:p w14:paraId="38F04208" w14:textId="715B8B69" w:rsidR="000E55C8" w:rsidRDefault="00041836" w:rsidP="004826EE">
      <w:pPr>
        <w:pStyle w:val="Heading2"/>
      </w:pPr>
      <w:bookmarkStart w:id="638" w:name="_Toc136983395"/>
      <w:r>
        <w:t>Gambaran Umum Serial Drama</w:t>
      </w:r>
      <w:r w:rsidR="005410CC">
        <w:t xml:space="preserve"> Revenge Of Others 2022</w:t>
      </w:r>
      <w:bookmarkEnd w:id="638"/>
    </w:p>
    <w:p w14:paraId="7421EF97" w14:textId="07A76BF0" w:rsidR="000E55C8" w:rsidRDefault="00041836" w:rsidP="004826EE">
      <w:pPr>
        <w:pStyle w:val="Heading2"/>
      </w:pPr>
      <w:bookmarkStart w:id="639" w:name="_Toc136983396"/>
      <w:r>
        <w:t>Sajian Data</w:t>
      </w:r>
      <w:bookmarkEnd w:id="639"/>
    </w:p>
    <w:p w14:paraId="32B2ADDF" w14:textId="7DD30E80" w:rsidR="000E55C8" w:rsidRDefault="00041836" w:rsidP="004826EE">
      <w:pPr>
        <w:pStyle w:val="Heading2"/>
      </w:pPr>
      <w:bookmarkStart w:id="640" w:name="_Toc136983397"/>
      <w:r>
        <w:t>Analisis</w:t>
      </w:r>
      <w:r w:rsidR="005410CC">
        <w:t xml:space="preserve"> </w:t>
      </w:r>
      <w:r w:rsidR="00DB118A">
        <w:rPr>
          <w:i/>
        </w:rPr>
        <w:t>Bullying</w:t>
      </w:r>
      <w:r>
        <w:t xml:space="preserve"> Dalam Serial Drama</w:t>
      </w:r>
      <w:r w:rsidR="005410CC">
        <w:t xml:space="preserve"> Revenge Of Others 2022</w:t>
      </w:r>
      <w:bookmarkEnd w:id="640"/>
    </w:p>
    <w:p w14:paraId="53551A0B" w14:textId="02D50A7E" w:rsidR="00D4337B" w:rsidRDefault="00D4337B">
      <w:r>
        <w:br w:type="page"/>
      </w:r>
    </w:p>
    <w:p w14:paraId="679840FE" w14:textId="77777777" w:rsidR="00004BF4" w:rsidRDefault="00004BF4" w:rsidP="00025AF9">
      <w:pPr>
        <w:pStyle w:val="Heading1"/>
        <w:sectPr w:rsidR="00004BF4" w:rsidSect="00D61925">
          <w:pgSz w:w="11909" w:h="16834"/>
          <w:pgMar w:top="1701" w:right="1701" w:bottom="1701" w:left="2268" w:header="720" w:footer="720" w:gutter="0"/>
          <w:cols w:space="720"/>
          <w:titlePg/>
          <w:docGrid w:linePitch="299"/>
        </w:sectPr>
      </w:pPr>
    </w:p>
    <w:p w14:paraId="420025DE" w14:textId="0098238B" w:rsidR="00D4337B" w:rsidRPr="00D4337B" w:rsidRDefault="00D4337B" w:rsidP="00025AF9">
      <w:pPr>
        <w:pStyle w:val="Heading1"/>
      </w:pPr>
      <w:r>
        <w:lastRenderedPageBreak/>
        <w:br/>
      </w:r>
      <w:bookmarkStart w:id="641" w:name="_Toc136983398"/>
      <w:r>
        <w:t>PENUTUP</w:t>
      </w:r>
      <w:bookmarkEnd w:id="641"/>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642" w:name="_Toc136983399"/>
      <w:r w:rsidRPr="00D4337B">
        <w:t>Kesimpulan</w:t>
      </w:r>
      <w:bookmarkEnd w:id="642"/>
    </w:p>
    <w:p w14:paraId="52B2A20F" w14:textId="5CD31E30" w:rsidR="007D6233" w:rsidRPr="007D6233" w:rsidRDefault="00D4337B" w:rsidP="004826EE">
      <w:pPr>
        <w:pStyle w:val="Heading2"/>
        <w:rPr>
          <w:rFonts w:cs="Times New Roman"/>
          <w:szCs w:val="24"/>
        </w:rPr>
      </w:pPr>
      <w:bookmarkStart w:id="643" w:name="_Toc136983400"/>
      <w:r w:rsidRPr="00D4337B">
        <w:t>Saran</w:t>
      </w:r>
      <w:bookmarkEnd w:id="643"/>
    </w:p>
    <w:p w14:paraId="46B13165" w14:textId="77777777" w:rsidR="007D6233" w:rsidRDefault="007D6233" w:rsidP="007D6233">
      <w:pPr>
        <w:pStyle w:val="Heading3"/>
      </w:pPr>
      <w:bookmarkStart w:id="644" w:name="_Toc136983401"/>
      <w:r>
        <w:t>Peneliti Selanjutnya</w:t>
      </w:r>
      <w:bookmarkEnd w:id="644"/>
    </w:p>
    <w:p w14:paraId="55C46A66" w14:textId="464CD6F4" w:rsidR="00DA6749" w:rsidRPr="00765A51" w:rsidRDefault="007D6233" w:rsidP="007D6233">
      <w:pPr>
        <w:pStyle w:val="Heading3"/>
      </w:pPr>
      <w:bookmarkStart w:id="645" w:name="_Toc136983402"/>
      <w:r>
        <w:t>Khalayak Umum</w:t>
      </w:r>
      <w:bookmarkEnd w:id="645"/>
      <w:r w:rsidR="00DA6749" w:rsidRPr="00765A51">
        <w:br w:type="page"/>
      </w:r>
    </w:p>
    <w:p w14:paraId="651842A4" w14:textId="77777777" w:rsidR="00004BF4" w:rsidRDefault="00004BF4" w:rsidP="00025AF9">
      <w:pPr>
        <w:pStyle w:val="Heading1"/>
        <w:numPr>
          <w:ilvl w:val="0"/>
          <w:numId w:val="0"/>
        </w:numPr>
        <w:ind w:left="360"/>
        <w:sectPr w:rsidR="00004BF4" w:rsidSect="00D61925">
          <w:pgSz w:w="11909" w:h="16834"/>
          <w:pgMar w:top="1701" w:right="1701" w:bottom="1701" w:left="2268" w:header="720" w:footer="720" w:gutter="0"/>
          <w:cols w:space="720"/>
          <w:titlePg/>
          <w:docGrid w:linePitch="299"/>
        </w:sectPr>
      </w:pPr>
    </w:p>
    <w:p w14:paraId="427FF387" w14:textId="09D5AB46" w:rsidR="002B1F43" w:rsidRPr="00765A51" w:rsidRDefault="00DC5E03" w:rsidP="00025AF9">
      <w:pPr>
        <w:pStyle w:val="Heading1"/>
        <w:numPr>
          <w:ilvl w:val="0"/>
          <w:numId w:val="0"/>
        </w:numPr>
        <w:ind w:left="360"/>
        <w:rPr>
          <w:rFonts w:eastAsia="Times New Roman"/>
        </w:rPr>
      </w:pPr>
      <w:bookmarkStart w:id="646" w:name="_Toc136983403"/>
      <w:r w:rsidRPr="00765A51">
        <w:lastRenderedPageBreak/>
        <w:t>DAFTAR PUSTAKA</w:t>
      </w:r>
      <w:bookmarkEnd w:id="646"/>
    </w:p>
    <w:p w14:paraId="066FF7E8" w14:textId="10863216" w:rsidR="00DC5E03" w:rsidRPr="00765A51" w:rsidRDefault="00DC5E03" w:rsidP="00DC5E03">
      <w:pPr>
        <w:rPr>
          <w:rFonts w:ascii="Times New Roman" w:eastAsia="Times New Roman" w:hAnsi="Times New Roman" w:cs="Times New Roman"/>
          <w:sz w:val="24"/>
          <w:szCs w:val="24"/>
        </w:rPr>
      </w:pPr>
    </w:p>
    <w:p w14:paraId="459D525A" w14:textId="427D1F4B" w:rsidR="004A128E" w:rsidRPr="004A128E" w:rsidRDefault="00DC5E03" w:rsidP="0023389A">
      <w:pPr>
        <w:pStyle w:val="Bibliography"/>
        <w:spacing w:line="240" w:lineRule="auto"/>
        <w:jc w:val="both"/>
        <w:rPr>
          <w:rFonts w:ascii="Times New Roman" w:hAnsi="Times New Roman" w:cs="Times New Roman"/>
          <w:sz w:val="24"/>
        </w:rPr>
      </w:pPr>
      <w:r w:rsidRPr="00765A51">
        <w:rPr>
          <w:rFonts w:eastAsia="Times New Roman"/>
        </w:rPr>
        <w:fldChar w:fldCharType="begin"/>
      </w:r>
      <w:r w:rsidR="00E43B86">
        <w:rPr>
          <w:rFonts w:eastAsia="Times New Roman"/>
        </w:rPr>
        <w:instrText xml:space="preserve"> ADDIN ZOTERO_BIBL {"uncited":[],"omitted":[],"custom":[]} CSL_BIBLIOGRAPHY </w:instrText>
      </w:r>
      <w:r w:rsidRPr="00765A51">
        <w:rPr>
          <w:rFonts w:eastAsia="Times New Roman"/>
        </w:rPr>
        <w:fldChar w:fldCharType="separate"/>
      </w:r>
      <w:r w:rsidR="004A128E" w:rsidRPr="004A128E">
        <w:rPr>
          <w:rFonts w:ascii="Times New Roman" w:hAnsi="Times New Roman" w:cs="Times New Roman"/>
          <w:sz w:val="24"/>
        </w:rPr>
        <w:t xml:space="preserve">Affairs (ASPA), A. S. for P. (2019, September 24). </w:t>
      </w:r>
      <w:r w:rsidR="004A128E" w:rsidRPr="004A128E">
        <w:rPr>
          <w:rFonts w:ascii="Times New Roman" w:hAnsi="Times New Roman" w:cs="Times New Roman"/>
          <w:i/>
          <w:iCs/>
          <w:sz w:val="24"/>
        </w:rPr>
        <w:t xml:space="preserve">Effects of </w:t>
      </w:r>
      <w:r w:rsidR="00DB118A">
        <w:rPr>
          <w:rFonts w:ascii="Times New Roman" w:hAnsi="Times New Roman" w:cs="Times New Roman"/>
          <w:i/>
          <w:iCs/>
          <w:sz w:val="24"/>
        </w:rPr>
        <w:t>Bullying</w:t>
      </w:r>
      <w:r w:rsidR="004A128E" w:rsidRPr="004A128E">
        <w:rPr>
          <w:rFonts w:ascii="Times New Roman" w:hAnsi="Times New Roman" w:cs="Times New Roman"/>
          <w:sz w:val="24"/>
        </w:rPr>
        <w:t xml:space="preserve"> [Text]. Stop</w:t>
      </w:r>
      <w:r w:rsidR="00DB118A">
        <w:rPr>
          <w:rFonts w:ascii="Times New Roman" w:hAnsi="Times New Roman" w:cs="Times New Roman"/>
          <w:sz w:val="24"/>
        </w:rPr>
        <w:t>Bullying</w:t>
      </w:r>
      <w:r w:rsidR="004A128E" w:rsidRPr="004A128E">
        <w:rPr>
          <w:rFonts w:ascii="Times New Roman" w:hAnsi="Times New Roman" w:cs="Times New Roman"/>
          <w:sz w:val="24"/>
        </w:rPr>
        <w:t>.Gov. https://www.stop</w:t>
      </w:r>
      <w:r w:rsidR="00DB118A">
        <w:rPr>
          <w:rFonts w:ascii="Times New Roman" w:hAnsi="Times New Roman" w:cs="Times New Roman"/>
          <w:sz w:val="24"/>
        </w:rPr>
        <w:t>bullying</w:t>
      </w:r>
      <w:r w:rsidR="004A128E" w:rsidRPr="004A128E">
        <w:rPr>
          <w:rFonts w:ascii="Times New Roman" w:hAnsi="Times New Roman" w:cs="Times New Roman"/>
          <w:sz w:val="24"/>
        </w:rPr>
        <w:t>.gov/</w:t>
      </w:r>
      <w:r w:rsidR="00DB118A">
        <w:rPr>
          <w:rFonts w:ascii="Times New Roman" w:hAnsi="Times New Roman" w:cs="Times New Roman"/>
          <w:sz w:val="24"/>
        </w:rPr>
        <w:t>bullying</w:t>
      </w:r>
      <w:r w:rsidR="004A128E" w:rsidRPr="004A128E">
        <w:rPr>
          <w:rFonts w:ascii="Times New Roman" w:hAnsi="Times New Roman" w:cs="Times New Roman"/>
          <w:sz w:val="24"/>
        </w:rPr>
        <w:t>/effects</w:t>
      </w:r>
    </w:p>
    <w:p w14:paraId="3F6D1FDC" w14:textId="3B9FCC9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Atika, F. N. (2020). </w:t>
      </w:r>
      <w:r w:rsidRPr="004A128E">
        <w:rPr>
          <w:rFonts w:ascii="Times New Roman" w:hAnsi="Times New Roman" w:cs="Times New Roman"/>
          <w:i/>
          <w:iCs/>
          <w:sz w:val="24"/>
        </w:rPr>
        <w:t xml:space="preserve">Representasi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Film Joker: Analisis Semiotika Model Roland Barthes</w:t>
      </w:r>
      <w:r w:rsidRPr="004A128E">
        <w:rPr>
          <w:rFonts w:ascii="Times New Roman" w:hAnsi="Times New Roman" w:cs="Times New Roman"/>
          <w:sz w:val="24"/>
        </w:rPr>
        <w:t xml:space="preserve"> [PhD Thesis]. UIN Sunan Ampel Surabaya.</w:t>
      </w:r>
    </w:p>
    <w:p w14:paraId="586C1A9B"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Aziza Cahyani Kemala, P. (2023). </w:t>
      </w:r>
      <w:r w:rsidRPr="004A128E">
        <w:rPr>
          <w:rFonts w:ascii="Times New Roman" w:hAnsi="Times New Roman" w:cs="Times New Roman"/>
          <w:i/>
          <w:iCs/>
          <w:sz w:val="24"/>
        </w:rPr>
        <w:t>Analisis Karakter Ponyo dalam Anime Gaku No Ue No Ponyo dengan Teori Semiotika Roland Barthess</w:t>
      </w:r>
      <w:r w:rsidRPr="004A128E">
        <w:rPr>
          <w:rFonts w:ascii="Times New Roman" w:hAnsi="Times New Roman" w:cs="Times New Roman"/>
          <w:sz w:val="24"/>
        </w:rPr>
        <w:t xml:space="preserve"> [PhD Thesis]. UNSADA.</w:t>
      </w:r>
    </w:p>
    <w:p w14:paraId="4645846D" w14:textId="3D715359"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Farikhi, A. N. (2023). Analisis Semiotika John Fiske Tentang Cyber</w:t>
      </w:r>
      <w:r w:rsidR="00DB118A">
        <w:rPr>
          <w:rFonts w:ascii="Times New Roman" w:hAnsi="Times New Roman" w:cs="Times New Roman"/>
          <w:sz w:val="24"/>
        </w:rPr>
        <w:t>bullying</w:t>
      </w:r>
      <w:r w:rsidRPr="004A128E">
        <w:rPr>
          <w:rFonts w:ascii="Times New Roman" w:hAnsi="Times New Roman" w:cs="Times New Roman"/>
          <w:sz w:val="24"/>
        </w:rPr>
        <w:t xml:space="preserve"> Pada Remaja Dalam Film Unfriended (John Fiske’s Semiotic Analysis Of Cyber</w:t>
      </w:r>
      <w:r w:rsidR="00DB118A">
        <w:rPr>
          <w:rFonts w:ascii="Times New Roman" w:hAnsi="Times New Roman" w:cs="Times New Roman"/>
          <w:sz w:val="24"/>
        </w:rPr>
        <w:t>bullying</w:t>
      </w:r>
      <w:r w:rsidRPr="004A128E">
        <w:rPr>
          <w:rFonts w:ascii="Times New Roman" w:hAnsi="Times New Roman" w:cs="Times New Roman"/>
          <w:sz w:val="24"/>
        </w:rPr>
        <w:t xml:space="preserve"> In Adolescents In Unfriended Film). </w:t>
      </w:r>
      <w:r w:rsidRPr="004A128E">
        <w:rPr>
          <w:rFonts w:ascii="Times New Roman" w:hAnsi="Times New Roman" w:cs="Times New Roman"/>
          <w:i/>
          <w:iCs/>
          <w:sz w:val="24"/>
        </w:rPr>
        <w:t>Journal SOSIOLOGI</w:t>
      </w:r>
      <w:r w:rsidRPr="004A128E">
        <w:rPr>
          <w:rFonts w:ascii="Times New Roman" w:hAnsi="Times New Roman" w:cs="Times New Roman"/>
          <w:sz w:val="24"/>
        </w:rPr>
        <w:t xml:space="preserve">, </w:t>
      </w:r>
      <w:r w:rsidRPr="004A128E">
        <w:rPr>
          <w:rFonts w:ascii="Times New Roman" w:hAnsi="Times New Roman" w:cs="Times New Roman"/>
          <w:i/>
          <w:iCs/>
          <w:sz w:val="24"/>
        </w:rPr>
        <w:t>6</w:t>
      </w:r>
      <w:r w:rsidRPr="004A128E">
        <w:rPr>
          <w:rFonts w:ascii="Times New Roman" w:hAnsi="Times New Roman" w:cs="Times New Roman"/>
          <w:sz w:val="24"/>
        </w:rPr>
        <w:t>(1), 20–26.</w:t>
      </w:r>
    </w:p>
    <w:p w14:paraId="73F61473"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Fauzi, A. (2020). </w:t>
      </w:r>
      <w:r w:rsidRPr="004A128E">
        <w:rPr>
          <w:rFonts w:ascii="Times New Roman" w:hAnsi="Times New Roman" w:cs="Times New Roman"/>
          <w:i/>
          <w:iCs/>
          <w:sz w:val="24"/>
        </w:rPr>
        <w:t>Analisis Semiotika Toleransi Beragama Dalam Film PK (PEEKAY)</w:t>
      </w:r>
      <w:r w:rsidRPr="004A128E">
        <w:rPr>
          <w:rFonts w:ascii="Times New Roman" w:hAnsi="Times New Roman" w:cs="Times New Roman"/>
          <w:sz w:val="24"/>
        </w:rPr>
        <w:t xml:space="preserve"> [B.S. thesis]. Fakultas Ilmu Dakwah dan Ilmu KomunikasiUniversitas Islam Negeri Syarif Hidayatullah Jakarta.</w:t>
      </w:r>
    </w:p>
    <w:p w14:paraId="427B6B3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Fitri, D. A. (2019). </w:t>
      </w:r>
      <w:r w:rsidRPr="004A128E">
        <w:rPr>
          <w:rFonts w:ascii="Times New Roman" w:hAnsi="Times New Roman" w:cs="Times New Roman"/>
          <w:i/>
          <w:iCs/>
          <w:sz w:val="24"/>
        </w:rPr>
        <w:t>Pengaruh Drama Korea Terhadap Karakter Mahasiswa PAI (Universitas Islam Negeri Raden Intan Lampung)</w:t>
      </w:r>
      <w:r w:rsidRPr="004A128E">
        <w:rPr>
          <w:rFonts w:ascii="Times New Roman" w:hAnsi="Times New Roman" w:cs="Times New Roman"/>
          <w:sz w:val="24"/>
        </w:rPr>
        <w:t xml:space="preserve"> [PhD Thesis]. UIN Raden Intan Lampung.</w:t>
      </w:r>
    </w:p>
    <w:p w14:paraId="13CD55D5" w14:textId="0D97B2E6"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hani, T. (2016). Representasi </w:t>
      </w:r>
      <w:r w:rsidR="00DB118A">
        <w:rPr>
          <w:rFonts w:ascii="Times New Roman" w:hAnsi="Times New Roman" w:cs="Times New Roman"/>
          <w:sz w:val="24"/>
        </w:rPr>
        <w:t>Bullying</w:t>
      </w:r>
      <w:r w:rsidRPr="004A128E">
        <w:rPr>
          <w:rFonts w:ascii="Times New Roman" w:hAnsi="Times New Roman" w:cs="Times New Roman"/>
          <w:sz w:val="24"/>
        </w:rPr>
        <w:t xml:space="preserve"> di lingkungan Sekolah dalam film (Studi Analisis Semiotika Terhadap Film Mean Girls). </w:t>
      </w:r>
      <w:r w:rsidRPr="004A128E">
        <w:rPr>
          <w:rFonts w:ascii="Times New Roman" w:hAnsi="Times New Roman" w:cs="Times New Roman"/>
          <w:i/>
          <w:iCs/>
          <w:sz w:val="24"/>
        </w:rPr>
        <w:t>Jurnal Komunikasi Massa</w:t>
      </w:r>
      <w:r w:rsidRPr="004A128E">
        <w:rPr>
          <w:rFonts w:ascii="Times New Roman" w:hAnsi="Times New Roman" w:cs="Times New Roman"/>
          <w:sz w:val="24"/>
        </w:rPr>
        <w:t xml:space="preserve">, </w:t>
      </w:r>
      <w:r w:rsidRPr="004A128E">
        <w:rPr>
          <w:rFonts w:ascii="Times New Roman" w:hAnsi="Times New Roman" w:cs="Times New Roman"/>
          <w:i/>
          <w:iCs/>
          <w:sz w:val="24"/>
        </w:rPr>
        <w:t>1</w:t>
      </w:r>
      <w:r w:rsidRPr="004A128E">
        <w:rPr>
          <w:rFonts w:ascii="Times New Roman" w:hAnsi="Times New Roman" w:cs="Times New Roman"/>
          <w:sz w:val="24"/>
        </w:rPr>
        <w:t>(2).</w:t>
      </w:r>
    </w:p>
    <w:p w14:paraId="476283F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orbatkova, O., &amp; Katrich, A. (2020). Representation Of The Concept" School Violence" In The Mirror Of Contemporary American Cinema (1992-2020). </w:t>
      </w:r>
      <w:r w:rsidRPr="004A128E">
        <w:rPr>
          <w:rFonts w:ascii="Times New Roman" w:hAnsi="Times New Roman" w:cs="Times New Roman"/>
          <w:i/>
          <w:iCs/>
          <w:sz w:val="24"/>
        </w:rPr>
        <w:t>Медиаобразование</w:t>
      </w:r>
      <w:r w:rsidRPr="004A128E">
        <w:rPr>
          <w:rFonts w:ascii="Times New Roman" w:hAnsi="Times New Roman" w:cs="Times New Roman"/>
          <w:sz w:val="24"/>
        </w:rPr>
        <w:t xml:space="preserve">, </w:t>
      </w:r>
      <w:r w:rsidRPr="004A128E">
        <w:rPr>
          <w:rFonts w:ascii="Times New Roman" w:hAnsi="Times New Roman" w:cs="Times New Roman"/>
          <w:i/>
          <w:iCs/>
          <w:sz w:val="24"/>
        </w:rPr>
        <w:t>60</w:t>
      </w:r>
      <w:r w:rsidRPr="004A128E">
        <w:rPr>
          <w:rFonts w:ascii="Times New Roman" w:hAnsi="Times New Roman" w:cs="Times New Roman"/>
          <w:sz w:val="24"/>
        </w:rPr>
        <w:t>(3), 375–385.</w:t>
      </w:r>
    </w:p>
    <w:p w14:paraId="296DDF1F" w14:textId="768FC92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ordon, S. (2022, December 13). </w:t>
      </w:r>
      <w:r w:rsidRPr="004A128E">
        <w:rPr>
          <w:rFonts w:ascii="Times New Roman" w:hAnsi="Times New Roman" w:cs="Times New Roman"/>
          <w:i/>
          <w:iCs/>
          <w:sz w:val="24"/>
        </w:rPr>
        <w:t xml:space="preserve">The Different Types of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Parents Should Watch For</w:t>
      </w:r>
      <w:r w:rsidRPr="004A128E">
        <w:rPr>
          <w:rFonts w:ascii="Times New Roman" w:hAnsi="Times New Roman" w:cs="Times New Roman"/>
          <w:sz w:val="24"/>
        </w:rPr>
        <w:t>. Verywell Family. https://www.verywellfamily.com/types-of-</w:t>
      </w:r>
      <w:r w:rsidR="00DB118A">
        <w:rPr>
          <w:rFonts w:ascii="Times New Roman" w:hAnsi="Times New Roman" w:cs="Times New Roman"/>
          <w:sz w:val="24"/>
        </w:rPr>
        <w:t>bullying</w:t>
      </w:r>
      <w:r w:rsidRPr="004A128E">
        <w:rPr>
          <w:rFonts w:ascii="Times New Roman" w:hAnsi="Times New Roman" w:cs="Times New Roman"/>
          <w:sz w:val="24"/>
        </w:rPr>
        <w:t>-parents-should-know-about-4153882</w:t>
      </w:r>
    </w:p>
    <w:p w14:paraId="77155EC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Hall, S. (2003). </w:t>
      </w:r>
      <w:r w:rsidRPr="004A128E">
        <w:rPr>
          <w:rFonts w:ascii="Times New Roman" w:hAnsi="Times New Roman" w:cs="Times New Roman"/>
          <w:i/>
          <w:iCs/>
          <w:sz w:val="24"/>
        </w:rPr>
        <w:t>The work of Representation, Representation: Cultural Representations and Signifying Practice</w:t>
      </w:r>
      <w:r w:rsidRPr="004A128E">
        <w:rPr>
          <w:rFonts w:ascii="Times New Roman" w:hAnsi="Times New Roman" w:cs="Times New Roman"/>
          <w:sz w:val="24"/>
        </w:rPr>
        <w:t>. Sage Publication.</w:t>
      </w:r>
    </w:p>
    <w:p w14:paraId="09E30E09"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Jayani, D. H. (2019, December 12). PISA: Murid Korban “Bully” di Indonesia Tertinggi Kelima di Dunia. </w:t>
      </w:r>
      <w:r w:rsidRPr="004A128E">
        <w:rPr>
          <w:rFonts w:ascii="Times New Roman" w:hAnsi="Times New Roman" w:cs="Times New Roman"/>
          <w:i/>
          <w:iCs/>
          <w:sz w:val="24"/>
        </w:rPr>
        <w:t>Databooks Katadata</w:t>
      </w:r>
      <w:r w:rsidRPr="004A128E">
        <w:rPr>
          <w:rFonts w:ascii="Times New Roman" w:hAnsi="Times New Roman" w:cs="Times New Roman"/>
          <w:sz w:val="24"/>
        </w:rPr>
        <w:t>. https://databoks.katadata.co.id/datapublish/2019/12/12/pisa-murid-korban-bully-di-indonesia-tertinggi-kelima-di-dunia</w:t>
      </w:r>
    </w:p>
    <w:p w14:paraId="669E12DC" w14:textId="465A9171"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Komisi Perlindungan Anak Indonesia. (2020, February 10). Sejumlah Kasus </w:t>
      </w:r>
      <w:r w:rsidR="00DB118A">
        <w:rPr>
          <w:rFonts w:ascii="Times New Roman" w:hAnsi="Times New Roman" w:cs="Times New Roman"/>
          <w:sz w:val="24"/>
        </w:rPr>
        <w:t>Bullying</w:t>
      </w:r>
      <w:r w:rsidRPr="004A128E">
        <w:rPr>
          <w:rFonts w:ascii="Times New Roman" w:hAnsi="Times New Roman" w:cs="Times New Roman"/>
          <w:sz w:val="24"/>
        </w:rPr>
        <w:t xml:space="preserve"> Sudah Warnai Catatan Masalah Anak di Awal 2020, Begini Kata Komisioner KPAI. </w:t>
      </w:r>
      <w:r w:rsidRPr="004A128E">
        <w:rPr>
          <w:rFonts w:ascii="Times New Roman" w:hAnsi="Times New Roman" w:cs="Times New Roman"/>
          <w:i/>
          <w:iCs/>
          <w:sz w:val="24"/>
        </w:rPr>
        <w:t>Komisi Perlindungan Anak Indonesia</w:t>
      </w:r>
      <w:r w:rsidRPr="004A128E">
        <w:rPr>
          <w:rFonts w:ascii="Times New Roman" w:hAnsi="Times New Roman" w:cs="Times New Roman"/>
          <w:sz w:val="24"/>
        </w:rPr>
        <w:t>. https://www.kpai.go.id/publikasi/sejumlah-kasus-</w:t>
      </w:r>
      <w:r w:rsidR="00DB118A">
        <w:rPr>
          <w:rFonts w:ascii="Times New Roman" w:hAnsi="Times New Roman" w:cs="Times New Roman"/>
          <w:sz w:val="24"/>
        </w:rPr>
        <w:t>bullying</w:t>
      </w:r>
      <w:r w:rsidRPr="004A128E">
        <w:rPr>
          <w:rFonts w:ascii="Times New Roman" w:hAnsi="Times New Roman" w:cs="Times New Roman"/>
          <w:sz w:val="24"/>
        </w:rPr>
        <w:t>-sudah-warnai-catatan-masalah-anak-di-awal-2020-begini-kata-komisioner-kpai</w:t>
      </w:r>
    </w:p>
    <w:p w14:paraId="59466679" w14:textId="27A8F6B8"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KPPPA Indonesia. (2022, December 6). Lindungi Anak, Stop Tradisi </w:t>
      </w:r>
      <w:r w:rsidR="00DB118A">
        <w:rPr>
          <w:rFonts w:ascii="Times New Roman" w:hAnsi="Times New Roman" w:cs="Times New Roman"/>
          <w:sz w:val="24"/>
        </w:rPr>
        <w:t>Bullying</w:t>
      </w:r>
      <w:r w:rsidRPr="004A128E">
        <w:rPr>
          <w:rFonts w:ascii="Times New Roman" w:hAnsi="Times New Roman" w:cs="Times New Roman"/>
          <w:sz w:val="24"/>
        </w:rPr>
        <w:t xml:space="preserve"> Di Satuan Pendidikan. </w:t>
      </w:r>
      <w:r w:rsidRPr="004A128E">
        <w:rPr>
          <w:rFonts w:ascii="Times New Roman" w:hAnsi="Times New Roman" w:cs="Times New Roman"/>
          <w:i/>
          <w:iCs/>
          <w:sz w:val="24"/>
        </w:rPr>
        <w:t>Kementerian Pemberdayaan Perempuan Dan Perlindungan Anak Republik Indonesia</w:t>
      </w:r>
      <w:r w:rsidRPr="004A128E">
        <w:rPr>
          <w:rFonts w:ascii="Times New Roman" w:hAnsi="Times New Roman" w:cs="Times New Roman"/>
          <w:sz w:val="24"/>
        </w:rPr>
        <w:t>. https://www.kemenpppa.go.id/index.php/page/read/29/4268/lindungi-anak-stop-tradisi-</w:t>
      </w:r>
      <w:r w:rsidR="00DB118A">
        <w:rPr>
          <w:rFonts w:ascii="Times New Roman" w:hAnsi="Times New Roman" w:cs="Times New Roman"/>
          <w:sz w:val="24"/>
        </w:rPr>
        <w:t>bullying</w:t>
      </w:r>
      <w:r w:rsidRPr="004A128E">
        <w:rPr>
          <w:rFonts w:ascii="Times New Roman" w:hAnsi="Times New Roman" w:cs="Times New Roman"/>
          <w:sz w:val="24"/>
        </w:rPr>
        <w:t>-di-satuan-pendidikan</w:t>
      </w:r>
    </w:p>
    <w:p w14:paraId="7CD62704"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Makbul, M. (2021). </w:t>
      </w:r>
      <w:r w:rsidRPr="004A128E">
        <w:rPr>
          <w:rFonts w:ascii="Times New Roman" w:hAnsi="Times New Roman" w:cs="Times New Roman"/>
          <w:i/>
          <w:iCs/>
          <w:sz w:val="24"/>
        </w:rPr>
        <w:t>Metode pengumpulan data dan instrumen penelitian</w:t>
      </w:r>
      <w:r w:rsidRPr="004A128E">
        <w:rPr>
          <w:rFonts w:ascii="Times New Roman" w:hAnsi="Times New Roman" w:cs="Times New Roman"/>
          <w:sz w:val="24"/>
        </w:rPr>
        <w:t>.</w:t>
      </w:r>
    </w:p>
    <w:p w14:paraId="3EA3B658" w14:textId="63C69183"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Muhammad, M. (2009). Aspek Perlindungan Anak Dalam Tindak Kekerasan (</w:t>
      </w:r>
      <w:r w:rsidR="00DB118A">
        <w:rPr>
          <w:rFonts w:ascii="Times New Roman" w:hAnsi="Times New Roman" w:cs="Times New Roman"/>
          <w:sz w:val="24"/>
        </w:rPr>
        <w:t>Bullying</w:t>
      </w:r>
      <w:r w:rsidRPr="004A128E">
        <w:rPr>
          <w:rFonts w:ascii="Times New Roman" w:hAnsi="Times New Roman" w:cs="Times New Roman"/>
          <w:sz w:val="24"/>
        </w:rPr>
        <w:t xml:space="preserve">) Terhadap Siswa Korban Kekerasan Di Sekolah (Studi Kasus Di </w:t>
      </w:r>
      <w:r w:rsidRPr="004A128E">
        <w:rPr>
          <w:rFonts w:ascii="Times New Roman" w:hAnsi="Times New Roman" w:cs="Times New Roman"/>
          <w:sz w:val="24"/>
        </w:rPr>
        <w:lastRenderedPageBreak/>
        <w:t xml:space="preserve">SMK Kabupaten Banyumas). </w:t>
      </w:r>
      <w:r w:rsidRPr="004A128E">
        <w:rPr>
          <w:rFonts w:ascii="Times New Roman" w:hAnsi="Times New Roman" w:cs="Times New Roman"/>
          <w:i/>
          <w:iCs/>
          <w:sz w:val="24"/>
        </w:rPr>
        <w:t>Jurnal Dinamika Hukum Universitas Jenderal Soedirman</w:t>
      </w:r>
      <w:r w:rsidRPr="004A128E">
        <w:rPr>
          <w:rFonts w:ascii="Times New Roman" w:hAnsi="Times New Roman" w:cs="Times New Roman"/>
          <w:sz w:val="24"/>
        </w:rPr>
        <w:t>.</w:t>
      </w:r>
    </w:p>
    <w:p w14:paraId="29972B68"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Mulyana, A. (2014). Representasi Gaya Hidup Pria Metrosexual di Majalah Pria Ibukota. </w:t>
      </w:r>
      <w:r w:rsidRPr="004A128E">
        <w:rPr>
          <w:rFonts w:ascii="Times New Roman" w:hAnsi="Times New Roman" w:cs="Times New Roman"/>
          <w:i/>
          <w:iCs/>
          <w:sz w:val="24"/>
        </w:rPr>
        <w:t>Jurnal Visi Komunikasi</w:t>
      </w:r>
      <w:r w:rsidRPr="004A128E">
        <w:rPr>
          <w:rFonts w:ascii="Times New Roman" w:hAnsi="Times New Roman" w:cs="Times New Roman"/>
          <w:sz w:val="24"/>
        </w:rPr>
        <w:t xml:space="preserve">, </w:t>
      </w:r>
      <w:r w:rsidRPr="004A128E">
        <w:rPr>
          <w:rFonts w:ascii="Times New Roman" w:hAnsi="Times New Roman" w:cs="Times New Roman"/>
          <w:i/>
          <w:iCs/>
          <w:sz w:val="24"/>
        </w:rPr>
        <w:t>13.1</w:t>
      </w:r>
      <w:r w:rsidRPr="004A128E">
        <w:rPr>
          <w:rFonts w:ascii="Times New Roman" w:hAnsi="Times New Roman" w:cs="Times New Roman"/>
          <w:sz w:val="24"/>
        </w:rPr>
        <w:t>.</w:t>
      </w:r>
    </w:p>
    <w:p w14:paraId="2768FBA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Norman K Denzin. (1994). Introduction: Entering The Field Of Qualitative Research. </w:t>
      </w:r>
      <w:r w:rsidRPr="004A128E">
        <w:rPr>
          <w:rFonts w:ascii="Times New Roman" w:hAnsi="Times New Roman" w:cs="Times New Roman"/>
          <w:i/>
          <w:iCs/>
          <w:sz w:val="24"/>
        </w:rPr>
        <w:t>Handbook Of Qualitative Research</w:t>
      </w:r>
      <w:r w:rsidRPr="004A128E">
        <w:rPr>
          <w:rFonts w:ascii="Times New Roman" w:hAnsi="Times New Roman" w:cs="Times New Roman"/>
          <w:sz w:val="24"/>
        </w:rPr>
        <w:t>.</w:t>
      </w:r>
    </w:p>
    <w:p w14:paraId="018B7C28"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Nugraha, E. F., Anisa, A., &amp; Ashadi, A. (2020). Kajian Arsitektur Semiotika pada Bangunan Masjid Raya Al-Azhar Summarecon Bekasi. </w:t>
      </w:r>
      <w:r w:rsidRPr="004A128E">
        <w:rPr>
          <w:rFonts w:ascii="Times New Roman" w:hAnsi="Times New Roman" w:cs="Times New Roman"/>
          <w:i/>
          <w:iCs/>
          <w:sz w:val="24"/>
        </w:rPr>
        <w:t>Seminar Nasional Komunitas Dan Kota Berkelanjutan</w:t>
      </w:r>
      <w:r w:rsidRPr="004A128E">
        <w:rPr>
          <w:rFonts w:ascii="Times New Roman" w:hAnsi="Times New Roman" w:cs="Times New Roman"/>
          <w:sz w:val="24"/>
        </w:rPr>
        <w:t xml:space="preserve">, </w:t>
      </w:r>
      <w:r w:rsidRPr="004A128E">
        <w:rPr>
          <w:rFonts w:ascii="Times New Roman" w:hAnsi="Times New Roman" w:cs="Times New Roman"/>
          <w:i/>
          <w:iCs/>
          <w:sz w:val="24"/>
        </w:rPr>
        <w:t>2</w:t>
      </w:r>
      <w:r w:rsidRPr="004A128E">
        <w:rPr>
          <w:rFonts w:ascii="Times New Roman" w:hAnsi="Times New Roman" w:cs="Times New Roman"/>
          <w:sz w:val="24"/>
        </w:rPr>
        <w:t>(1), 544–552.</w:t>
      </w:r>
    </w:p>
    <w:p w14:paraId="5F26C460" w14:textId="6A319253"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Putri, M. (2018). Hubungan Kepercayaan Diri dan Dukungan Teman Sebaya dengan Jenis Perilaku </w:t>
      </w:r>
      <w:r w:rsidR="00DB118A">
        <w:rPr>
          <w:rFonts w:ascii="Times New Roman" w:hAnsi="Times New Roman" w:cs="Times New Roman"/>
          <w:sz w:val="24"/>
        </w:rPr>
        <w:t>Bullying</w:t>
      </w:r>
      <w:r w:rsidRPr="004A128E">
        <w:rPr>
          <w:rFonts w:ascii="Times New Roman" w:hAnsi="Times New Roman" w:cs="Times New Roman"/>
          <w:sz w:val="24"/>
        </w:rPr>
        <w:t xml:space="preserve"> Di MTSN Lawang Mandahiling Kecamatan Salimpaung Tahun 2017. </w:t>
      </w:r>
      <w:r w:rsidRPr="004A128E">
        <w:rPr>
          <w:rFonts w:ascii="Times New Roman" w:hAnsi="Times New Roman" w:cs="Times New Roman"/>
          <w:i/>
          <w:iCs/>
          <w:sz w:val="24"/>
        </w:rPr>
        <w:t>Menara Ilmu</w:t>
      </w:r>
      <w:r w:rsidRPr="004A128E">
        <w:rPr>
          <w:rFonts w:ascii="Times New Roman" w:hAnsi="Times New Roman" w:cs="Times New Roman"/>
          <w:sz w:val="24"/>
        </w:rPr>
        <w:t xml:space="preserve">, </w:t>
      </w:r>
      <w:r w:rsidRPr="004A128E">
        <w:rPr>
          <w:rFonts w:ascii="Times New Roman" w:hAnsi="Times New Roman" w:cs="Times New Roman"/>
          <w:i/>
          <w:iCs/>
          <w:sz w:val="24"/>
        </w:rPr>
        <w:t>12</w:t>
      </w:r>
      <w:r w:rsidRPr="004A128E">
        <w:rPr>
          <w:rFonts w:ascii="Times New Roman" w:hAnsi="Times New Roman" w:cs="Times New Roman"/>
          <w:sz w:val="24"/>
        </w:rPr>
        <w:t>(8).</w:t>
      </w:r>
    </w:p>
    <w:p w14:paraId="6D487968" w14:textId="1FBC7D1B"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Putri, N. A. (2019).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Pendidikan (Analisis Semiotika Film Sajen Karya Haqi Ahmad)</w:t>
      </w:r>
      <w:r w:rsidRPr="004A128E">
        <w:rPr>
          <w:rFonts w:ascii="Times New Roman" w:hAnsi="Times New Roman" w:cs="Times New Roman"/>
          <w:sz w:val="24"/>
        </w:rPr>
        <w:t xml:space="preserve"> [PhD Thesis].</w:t>
      </w:r>
    </w:p>
    <w:p w14:paraId="10666A9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Resi, B. B. F. (2021). Teknik Pengumpulan Data. </w:t>
      </w:r>
      <w:r w:rsidRPr="004A128E">
        <w:rPr>
          <w:rFonts w:ascii="Times New Roman" w:hAnsi="Times New Roman" w:cs="Times New Roman"/>
          <w:i/>
          <w:iCs/>
          <w:sz w:val="24"/>
        </w:rPr>
        <w:t>Metodologi Penelitian Kuantitatif Dan Kualitatif</w:t>
      </w:r>
      <w:r w:rsidRPr="004A128E">
        <w:rPr>
          <w:rFonts w:ascii="Times New Roman" w:hAnsi="Times New Roman" w:cs="Times New Roman"/>
          <w:sz w:val="24"/>
        </w:rPr>
        <w:t xml:space="preserve">, </w:t>
      </w:r>
      <w:r w:rsidRPr="004A128E">
        <w:rPr>
          <w:rFonts w:ascii="Times New Roman" w:hAnsi="Times New Roman" w:cs="Times New Roman"/>
          <w:i/>
          <w:iCs/>
          <w:sz w:val="24"/>
        </w:rPr>
        <w:t>347</w:t>
      </w:r>
      <w:r w:rsidRPr="004A128E">
        <w:rPr>
          <w:rFonts w:ascii="Times New Roman" w:hAnsi="Times New Roman" w:cs="Times New Roman"/>
          <w:sz w:val="24"/>
        </w:rPr>
        <w:t>.</w:t>
      </w:r>
    </w:p>
    <w:p w14:paraId="4414EF2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Riyani, M. (2014). Memaknai Ephemera Melalui Kajian Semiotika. </w:t>
      </w:r>
      <w:r w:rsidRPr="004A128E">
        <w:rPr>
          <w:rFonts w:ascii="Times New Roman" w:hAnsi="Times New Roman" w:cs="Times New Roman"/>
          <w:i/>
          <w:iCs/>
          <w:sz w:val="24"/>
        </w:rPr>
        <w:t>SEUNEUBOK LADA: Jurnal Ilmu-Ilmu Sejarah, Sosial, Budaya Dan Kependidikan</w:t>
      </w:r>
      <w:r w:rsidRPr="004A128E">
        <w:rPr>
          <w:rFonts w:ascii="Times New Roman" w:hAnsi="Times New Roman" w:cs="Times New Roman"/>
          <w:sz w:val="24"/>
        </w:rPr>
        <w:t xml:space="preserve">, </w:t>
      </w:r>
      <w:r w:rsidRPr="004A128E">
        <w:rPr>
          <w:rFonts w:ascii="Times New Roman" w:hAnsi="Times New Roman" w:cs="Times New Roman"/>
          <w:i/>
          <w:iCs/>
          <w:sz w:val="24"/>
        </w:rPr>
        <w:t>1</w:t>
      </w:r>
      <w:r w:rsidRPr="004A128E">
        <w:rPr>
          <w:rFonts w:ascii="Times New Roman" w:hAnsi="Times New Roman" w:cs="Times New Roman"/>
          <w:sz w:val="24"/>
        </w:rPr>
        <w:t>(2), 61–76.</w:t>
      </w:r>
    </w:p>
    <w:p w14:paraId="7227E7D6" w14:textId="4618844D"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ari, A. I. P. (2021). </w:t>
      </w:r>
      <w:r w:rsidRPr="004A128E">
        <w:rPr>
          <w:rFonts w:ascii="Times New Roman" w:hAnsi="Times New Roman" w:cs="Times New Roman"/>
          <w:i/>
          <w:iCs/>
          <w:sz w:val="24"/>
        </w:rPr>
        <w:t xml:space="preserve">Representasi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Pada Film" My Little Baby, Jaya"</w:t>
      </w:r>
      <w:r w:rsidRPr="004A128E">
        <w:rPr>
          <w:rFonts w:ascii="Times New Roman" w:hAnsi="Times New Roman" w:cs="Times New Roman"/>
          <w:sz w:val="24"/>
        </w:rPr>
        <w:t xml:space="preserve"> [PhD Thesis]. UIN Sunan Ampel Surabaya.</w:t>
      </w:r>
    </w:p>
    <w:p w14:paraId="7FF5E4D0" w14:textId="2DA1D87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jiwa, T. (2008). </w:t>
      </w:r>
      <w:r w:rsidR="00DB118A">
        <w:rPr>
          <w:rFonts w:ascii="Times New Roman" w:hAnsi="Times New Roman" w:cs="Times New Roman"/>
          <w:i/>
          <w:iCs/>
          <w:sz w:val="24"/>
        </w:rPr>
        <w:t>Bullying</w:t>
      </w:r>
      <w:r w:rsidRPr="004A128E">
        <w:rPr>
          <w:rFonts w:ascii="Times New Roman" w:hAnsi="Times New Roman" w:cs="Times New Roman"/>
          <w:i/>
          <w:iCs/>
          <w:sz w:val="24"/>
        </w:rPr>
        <w:t>,Mengatasi Kekerasan di Sekolah dan Lingkungan Sekitar Anak</w:t>
      </w:r>
      <w:r w:rsidRPr="004A128E">
        <w:rPr>
          <w:rFonts w:ascii="Times New Roman" w:hAnsi="Times New Roman" w:cs="Times New Roman"/>
          <w:sz w:val="24"/>
        </w:rPr>
        <w:t>. Gramedia.</w:t>
      </w:r>
    </w:p>
    <w:p w14:paraId="17580B4E" w14:textId="51F7702C"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ptiani, A. (2017).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Film Uahan Geojitmal: Kajian Sosiologi Sastra</w:t>
      </w:r>
      <w:r w:rsidRPr="004A128E">
        <w:rPr>
          <w:rFonts w:ascii="Times New Roman" w:hAnsi="Times New Roman" w:cs="Times New Roman"/>
          <w:sz w:val="24"/>
        </w:rPr>
        <w:t xml:space="preserve"> [PhD Thesis]. Universitas Gadjah Mada.</w:t>
      </w:r>
    </w:p>
    <w:p w14:paraId="27B68009" w14:textId="78495F9D"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tyowati, W. E., Heppy, D., &amp; Setiani, A. R. (2017). Hubungan Antara Perilaku </w:t>
      </w:r>
      <w:r w:rsidR="00DB118A">
        <w:rPr>
          <w:rFonts w:ascii="Times New Roman" w:hAnsi="Times New Roman" w:cs="Times New Roman"/>
          <w:sz w:val="24"/>
        </w:rPr>
        <w:t>Bullying</w:t>
      </w:r>
      <w:r w:rsidRPr="004A128E">
        <w:rPr>
          <w:rFonts w:ascii="Times New Roman" w:hAnsi="Times New Roman" w:cs="Times New Roman"/>
          <w:sz w:val="24"/>
        </w:rPr>
        <w:t xml:space="preserve"> (Korban </w:t>
      </w:r>
      <w:r w:rsidR="00DB118A">
        <w:rPr>
          <w:rFonts w:ascii="Times New Roman" w:hAnsi="Times New Roman" w:cs="Times New Roman"/>
          <w:sz w:val="24"/>
        </w:rPr>
        <w:t>Bullying</w:t>
      </w:r>
      <w:r w:rsidRPr="004A128E">
        <w:rPr>
          <w:rFonts w:ascii="Times New Roman" w:hAnsi="Times New Roman" w:cs="Times New Roman"/>
          <w:sz w:val="24"/>
        </w:rPr>
        <w:t xml:space="preserve">) Dengan Kemampuan Interaksi Sosial Pada Remaja SMA. </w:t>
      </w:r>
      <w:r w:rsidRPr="004A128E">
        <w:rPr>
          <w:rFonts w:ascii="Times New Roman" w:hAnsi="Times New Roman" w:cs="Times New Roman"/>
          <w:i/>
          <w:iCs/>
          <w:sz w:val="24"/>
        </w:rPr>
        <w:t>Universitas Islam Sultan Agung Semarang</w:t>
      </w:r>
      <w:r w:rsidRPr="004A128E">
        <w:rPr>
          <w:rFonts w:ascii="Times New Roman" w:hAnsi="Times New Roman" w:cs="Times New Roman"/>
          <w:sz w:val="24"/>
        </w:rPr>
        <w:t>.</w:t>
      </w:r>
    </w:p>
    <w:p w14:paraId="1F5AA4CD"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darto, A. D., Senduk, J., &amp; Rembang, M. (2015). Rembang, M. dkk. (2015). Analisis Semiotika Film “Alangkah Lucunya Negeri Ini. </w:t>
      </w:r>
      <w:r w:rsidRPr="004A128E">
        <w:rPr>
          <w:rFonts w:ascii="Times New Roman" w:hAnsi="Times New Roman" w:cs="Times New Roman"/>
          <w:i/>
          <w:iCs/>
          <w:sz w:val="24"/>
        </w:rPr>
        <w:t>Acta Diurna</w:t>
      </w:r>
      <w:r w:rsidRPr="004A128E">
        <w:rPr>
          <w:rFonts w:ascii="Times New Roman" w:hAnsi="Times New Roman" w:cs="Times New Roman"/>
          <w:sz w:val="24"/>
        </w:rPr>
        <w:t>.</w:t>
      </w:r>
    </w:p>
    <w:p w14:paraId="7371038B"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giyono. (2013). </w:t>
      </w:r>
      <w:r w:rsidRPr="004A128E">
        <w:rPr>
          <w:rFonts w:ascii="Times New Roman" w:hAnsi="Times New Roman" w:cs="Times New Roman"/>
          <w:i/>
          <w:iCs/>
          <w:sz w:val="24"/>
        </w:rPr>
        <w:t>Metode Penelitian Pendidikan: Pendekatan Kuantitatif, Kualitatif dan R &amp; D</w:t>
      </w:r>
      <w:r w:rsidRPr="004A128E">
        <w:rPr>
          <w:rFonts w:ascii="Times New Roman" w:hAnsi="Times New Roman" w:cs="Times New Roman"/>
          <w:sz w:val="24"/>
        </w:rPr>
        <w:t>. Alfabeta.</w:t>
      </w:r>
    </w:p>
    <w:p w14:paraId="51A1D8B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ryadi, I., Hayati, Y., &amp; Nasution, M. I. (2018). Fenomena Perundungan dalam Novel Ayah Mengapa Aku Berbdeda Karya Agnes Davonar. </w:t>
      </w:r>
      <w:r w:rsidRPr="004A128E">
        <w:rPr>
          <w:rFonts w:ascii="Times New Roman" w:hAnsi="Times New Roman" w:cs="Times New Roman"/>
          <w:i/>
          <w:iCs/>
          <w:sz w:val="24"/>
        </w:rPr>
        <w:t>Jurnal Bahasa Dan Sastra</w:t>
      </w:r>
      <w:r w:rsidRPr="004A128E">
        <w:rPr>
          <w:rFonts w:ascii="Times New Roman" w:hAnsi="Times New Roman" w:cs="Times New Roman"/>
          <w:sz w:val="24"/>
        </w:rPr>
        <w:t xml:space="preserve">, </w:t>
      </w:r>
      <w:r w:rsidRPr="004A128E">
        <w:rPr>
          <w:rFonts w:ascii="Times New Roman" w:hAnsi="Times New Roman" w:cs="Times New Roman"/>
          <w:i/>
          <w:iCs/>
          <w:sz w:val="24"/>
        </w:rPr>
        <w:t>6</w:t>
      </w:r>
      <w:r w:rsidRPr="004A128E">
        <w:rPr>
          <w:rFonts w:ascii="Times New Roman" w:hAnsi="Times New Roman" w:cs="Times New Roman"/>
          <w:sz w:val="24"/>
        </w:rPr>
        <w:t>(2), 157–170.</w:t>
      </w:r>
    </w:p>
    <w:p w14:paraId="4904C491"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Tsaniyyata, N. K. M. (n.d.). Pengaruh Minat Menonton Drama Korea Terhadap Kecenderungan Narsistik Pada Mahsiswa Fakultas Psikologi. </w:t>
      </w:r>
      <w:r w:rsidRPr="004A128E">
        <w:rPr>
          <w:rFonts w:ascii="Times New Roman" w:hAnsi="Times New Roman" w:cs="Times New Roman"/>
          <w:i/>
          <w:iCs/>
          <w:sz w:val="24"/>
        </w:rPr>
        <w:t>Fakultas Psikologi UIN Maulana Malik Ibrahim Malang</w:t>
      </w:r>
      <w:r w:rsidRPr="004A128E">
        <w:rPr>
          <w:rFonts w:ascii="Times New Roman" w:hAnsi="Times New Roman" w:cs="Times New Roman"/>
          <w:sz w:val="24"/>
        </w:rPr>
        <w:t>.</w:t>
      </w:r>
    </w:p>
    <w:p w14:paraId="56F5DCD2" w14:textId="5ECAD302"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Valera-Pozo, M., Flexas, A., Servera, M., Aguilar-Mediavilla, E., &amp; Adrover-Roig, D. (2021). Long-Term Profiles of </w:t>
      </w:r>
      <w:r w:rsidR="00DB118A">
        <w:rPr>
          <w:rFonts w:ascii="Times New Roman" w:hAnsi="Times New Roman" w:cs="Times New Roman"/>
          <w:sz w:val="24"/>
        </w:rPr>
        <w:t>Bullying</w:t>
      </w:r>
      <w:r w:rsidRPr="004A128E">
        <w:rPr>
          <w:rFonts w:ascii="Times New Roman" w:hAnsi="Times New Roman" w:cs="Times New Roman"/>
          <w:sz w:val="24"/>
        </w:rPr>
        <w:t xml:space="preserve"> Victims and Aggressors: A Retrospective Study. </w:t>
      </w:r>
      <w:r w:rsidRPr="004A128E">
        <w:rPr>
          <w:rFonts w:ascii="Times New Roman" w:hAnsi="Times New Roman" w:cs="Times New Roman"/>
          <w:i/>
          <w:iCs/>
          <w:sz w:val="24"/>
        </w:rPr>
        <w:t>Frontiers in Psychology</w:t>
      </w:r>
      <w:r w:rsidRPr="004A128E">
        <w:rPr>
          <w:rFonts w:ascii="Times New Roman" w:hAnsi="Times New Roman" w:cs="Times New Roman"/>
          <w:sz w:val="24"/>
        </w:rPr>
        <w:t xml:space="preserve">, </w:t>
      </w:r>
      <w:r w:rsidRPr="004A128E">
        <w:rPr>
          <w:rFonts w:ascii="Times New Roman" w:hAnsi="Times New Roman" w:cs="Times New Roman"/>
          <w:i/>
          <w:iCs/>
          <w:sz w:val="24"/>
        </w:rPr>
        <w:t>12</w:t>
      </w:r>
      <w:r w:rsidRPr="004A128E">
        <w:rPr>
          <w:rFonts w:ascii="Times New Roman" w:hAnsi="Times New Roman" w:cs="Times New Roman"/>
          <w:sz w:val="24"/>
        </w:rPr>
        <w:t>. https://www.frontiersin.org/articles/10.3389/fpsyg.2021.631276</w:t>
      </w:r>
    </w:p>
    <w:p w14:paraId="31253E94" w14:textId="7F317031"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Viranda, D. (2022). </w:t>
      </w:r>
      <w:r w:rsidRPr="004A128E">
        <w:rPr>
          <w:rFonts w:ascii="Times New Roman" w:hAnsi="Times New Roman" w:cs="Times New Roman"/>
          <w:i/>
          <w:iCs/>
          <w:sz w:val="24"/>
        </w:rPr>
        <w:t>Representasi Perundungan (</w:t>
      </w:r>
      <w:r w:rsidR="00DB118A">
        <w:rPr>
          <w:rFonts w:ascii="Times New Roman" w:hAnsi="Times New Roman" w:cs="Times New Roman"/>
          <w:i/>
          <w:iCs/>
          <w:sz w:val="24"/>
        </w:rPr>
        <w:t>Bullying</w:t>
      </w:r>
      <w:r w:rsidRPr="004A128E">
        <w:rPr>
          <w:rFonts w:ascii="Times New Roman" w:hAnsi="Times New Roman" w:cs="Times New Roman"/>
          <w:i/>
          <w:iCs/>
          <w:sz w:val="24"/>
        </w:rPr>
        <w:t>) Dalam Novel ℡Uk Alaskakarya Eka Aryani (Pendekatan Sosiologi Sastra)</w:t>
      </w:r>
      <w:r w:rsidRPr="004A128E">
        <w:rPr>
          <w:rFonts w:ascii="Times New Roman" w:hAnsi="Times New Roman" w:cs="Times New Roman"/>
          <w:sz w:val="24"/>
        </w:rPr>
        <w:t xml:space="preserve"> [PhD Thesis]. IKIP PGRI PONTIANAK.</w:t>
      </w:r>
    </w:p>
    <w:p w14:paraId="7CDE88E1"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Warul Walidin, Saifullah, &amp; Tabrani. (2015). </w:t>
      </w:r>
      <w:r w:rsidRPr="004A128E">
        <w:rPr>
          <w:rFonts w:ascii="Times New Roman" w:hAnsi="Times New Roman" w:cs="Times New Roman"/>
          <w:i/>
          <w:iCs/>
          <w:sz w:val="24"/>
        </w:rPr>
        <w:t>Metodologi Penelitian Kualitatif &amp; Grounded Theory</w:t>
      </w:r>
      <w:r w:rsidRPr="004A128E">
        <w:rPr>
          <w:rFonts w:ascii="Times New Roman" w:hAnsi="Times New Roman" w:cs="Times New Roman"/>
          <w:sz w:val="24"/>
        </w:rPr>
        <w:t>. FTK Ar-Raniry Press.</w:t>
      </w:r>
    </w:p>
    <w:p w14:paraId="00362D22"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lastRenderedPageBreak/>
        <w:t xml:space="preserve">Wibowo, W. (2011). </w:t>
      </w:r>
      <w:r w:rsidRPr="004A128E">
        <w:rPr>
          <w:rFonts w:ascii="Times New Roman" w:hAnsi="Times New Roman" w:cs="Times New Roman"/>
          <w:i/>
          <w:iCs/>
          <w:sz w:val="24"/>
        </w:rPr>
        <w:t>Semiotika Komunikasi Aplikasi Praktis bagi Penelitian dan Skripsi Komunikasi</w:t>
      </w:r>
      <w:r w:rsidRPr="004A128E">
        <w:rPr>
          <w:rFonts w:ascii="Times New Roman" w:hAnsi="Times New Roman" w:cs="Times New Roman"/>
          <w:sz w:val="24"/>
        </w:rPr>
        <w:t>. Mitra Wacana Media.</w:t>
      </w:r>
    </w:p>
    <w:p w14:paraId="396E1B89"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Yan, S., &amp; Ming, F. (2015). Reinterpreting Some Key Concepts In Barthes Theory. </w:t>
      </w:r>
      <w:r w:rsidRPr="004A128E">
        <w:rPr>
          <w:rFonts w:ascii="Times New Roman" w:hAnsi="Times New Roman" w:cs="Times New Roman"/>
          <w:i/>
          <w:iCs/>
          <w:sz w:val="24"/>
        </w:rPr>
        <w:t>Journal of Media and Communication Studies</w:t>
      </w:r>
      <w:r w:rsidRPr="004A128E">
        <w:rPr>
          <w:rFonts w:ascii="Times New Roman" w:hAnsi="Times New Roman" w:cs="Times New Roman"/>
          <w:sz w:val="24"/>
        </w:rPr>
        <w:t xml:space="preserve">, </w:t>
      </w:r>
      <w:r w:rsidRPr="004A128E">
        <w:rPr>
          <w:rFonts w:ascii="Times New Roman" w:hAnsi="Times New Roman" w:cs="Times New Roman"/>
          <w:i/>
          <w:iCs/>
          <w:sz w:val="24"/>
        </w:rPr>
        <w:t>7</w:t>
      </w:r>
      <w:r w:rsidRPr="004A128E">
        <w:rPr>
          <w:rFonts w:ascii="Times New Roman" w:hAnsi="Times New Roman" w:cs="Times New Roman"/>
          <w:sz w:val="24"/>
        </w:rPr>
        <w:t>(3), 59–66.</w:t>
      </w:r>
    </w:p>
    <w:p w14:paraId="073C2F51" w14:textId="50233ABA"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D61925">
      <w:pgSz w:w="11909" w:h="16834"/>
      <w:pgMar w:top="1701" w:right="1701" w:bottom="1701" w:left="2268"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6" w:author="NIZAR" w:date="2023-05-24T20:05:00Z" w:initials="N">
    <w:p w14:paraId="1CA1B5C1" w14:textId="77777777" w:rsidR="00A33BE3" w:rsidRDefault="00A33BE3" w:rsidP="00785542">
      <w:pPr>
        <w:pStyle w:val="CommentText"/>
      </w:pPr>
      <w:r>
        <w:rPr>
          <w:rStyle w:val="CommentReference"/>
        </w:rPr>
        <w:annotationRef/>
      </w:r>
      <w:r>
        <w:t>1. Metode Penelitian</w:t>
      </w:r>
    </w:p>
    <w:p w14:paraId="02C673DA" w14:textId="77777777" w:rsidR="00A33BE3" w:rsidRDefault="00A33BE3" w:rsidP="00785542">
      <w:pPr>
        <w:pStyle w:val="CommentText"/>
      </w:pPr>
      <w:r>
        <w:t>-Pendekatan dan jenis penelitian</w:t>
      </w:r>
    </w:p>
    <w:p w14:paraId="1257114B" w14:textId="77777777" w:rsidR="00A33BE3" w:rsidRDefault="00A33BE3" w:rsidP="00785542">
      <w:pPr>
        <w:pStyle w:val="CommentText"/>
      </w:pPr>
      <w:r>
        <w:t>-Unit analisis</w:t>
      </w:r>
    </w:p>
    <w:p w14:paraId="313F2C56" w14:textId="77777777" w:rsidR="00A33BE3" w:rsidRDefault="00A33BE3" w:rsidP="00785542">
      <w:pPr>
        <w:pStyle w:val="CommentText"/>
      </w:pPr>
      <w:r>
        <w:t>-Jenis dan sumber data</w:t>
      </w:r>
    </w:p>
    <w:p w14:paraId="5F94B1A9" w14:textId="77777777" w:rsidR="00A33BE3" w:rsidRDefault="00A33BE3" w:rsidP="00785542">
      <w:pPr>
        <w:pStyle w:val="CommentText"/>
      </w:pPr>
      <w:r>
        <w:t>-Teknik pengumpulan dana</w:t>
      </w:r>
    </w:p>
    <w:p w14:paraId="6670991A" w14:textId="77777777" w:rsidR="00A33BE3" w:rsidRDefault="00A33BE3" w:rsidP="00785542">
      <w:pPr>
        <w:pStyle w:val="CommentText"/>
      </w:pPr>
      <w:r>
        <w:t>-Teknik analisi data</w:t>
      </w:r>
    </w:p>
    <w:p w14:paraId="08AE6C31" w14:textId="77777777" w:rsidR="00A33BE3" w:rsidRDefault="00A33BE3" w:rsidP="00785542">
      <w:pPr>
        <w:pStyle w:val="CommentText"/>
      </w:pPr>
      <w:r>
        <w:t>(Print out) buat UTS</w:t>
      </w:r>
    </w:p>
    <w:p w14:paraId="3393767E" w14:textId="2F90F178" w:rsidR="00A33BE3" w:rsidRDefault="00A33BE3" w:rsidP="00785542">
      <w:pPr>
        <w:pStyle w:val="CommentText"/>
      </w:pPr>
      <w:r>
        <w:t>DL 2 Minggu</w:t>
      </w:r>
    </w:p>
    <w:p w14:paraId="668C4B47" w14:textId="5E32111D" w:rsidR="00A33BE3" w:rsidRDefault="00A33BE3" w:rsidP="00785542">
      <w:pPr>
        <w:pStyle w:val="CommentText"/>
      </w:pPr>
    </w:p>
    <w:p w14:paraId="44000A2C" w14:textId="77777777" w:rsidR="00A33BE3" w:rsidRDefault="00A33BE3" w:rsidP="00AC0DCF">
      <w:pPr>
        <w:pStyle w:val="CommentText"/>
      </w:pPr>
      <w:r>
        <w:t>Berdasarkan identifikasi masalah di atas, penelitian ini fokus pada pengambilan cuplikan adegan-adegan dan teks dialog yang memiliki hubungan sebagai makna dari tanda ata</w:t>
      </w:r>
    </w:p>
    <w:p w14:paraId="50931000" w14:textId="77777777" w:rsidR="00A33BE3" w:rsidRDefault="00A33BE3" w:rsidP="00AC0DCF">
      <w:pPr>
        <w:pStyle w:val="CommentText"/>
      </w:pPr>
    </w:p>
    <w:p w14:paraId="41C75F60" w14:textId="7A106C40" w:rsidR="00A33BE3" w:rsidRDefault="00A33BE3" w:rsidP="00AC0DCF">
      <w:pPr>
        <w:pStyle w:val="CommentText"/>
      </w:pPr>
      <w:r>
        <w:t xml:space="preserve">14 simbol yang merepresentasikan mengenai </w:t>
      </w:r>
      <w:r>
        <w:rPr>
          <w:i/>
        </w:rPr>
        <w:t>bullying</w:t>
      </w:r>
      <w:r>
        <w:t xml:space="preserve"> yang ada dalam serial drama Korea Tomorrow episode 1 dan 2 dengan mengacu pada model semiotika Roland Barthes, yang juga dikenal dengan makna denotasi, konotasi, dan mitos.</w:t>
      </w:r>
    </w:p>
    <w:p w14:paraId="34F5F150" w14:textId="0E2AA66A" w:rsidR="00A33BE3" w:rsidRDefault="00A33BE3" w:rsidP="00785542">
      <w:pPr>
        <w:pStyle w:val="CommentText"/>
      </w:pPr>
    </w:p>
    <w:p w14:paraId="153EE1AA" w14:textId="7CA12215" w:rsidR="00A33BE3" w:rsidRDefault="00A33BE3"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147" w:author="NIZAR" w:date="2023-05-23T11:55:00Z" w:initials="N">
    <w:p w14:paraId="5F7580F1" w14:textId="77777777" w:rsidR="00A33BE3" w:rsidRDefault="00A33BE3"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A33BE3" w:rsidRDefault="00A33BE3" w:rsidP="00327082">
      <w:pPr>
        <w:pStyle w:val="CommentText"/>
      </w:pPr>
    </w:p>
    <w:p w14:paraId="7789D85F" w14:textId="77777777" w:rsidR="00A33BE3" w:rsidRPr="00D6438D" w:rsidRDefault="00A33BE3"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A33BE3" w:rsidRDefault="00A33BE3">
      <w:pPr>
        <w:pStyle w:val="CommentText"/>
      </w:pPr>
    </w:p>
  </w:comment>
  <w:comment w:id="149" w:author="NIZAR" w:date="2023-05-23T11:54:00Z" w:initials="N">
    <w:p w14:paraId="1F20A1B2" w14:textId="77777777" w:rsidR="00A33BE3" w:rsidRDefault="00A33BE3"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A33BE3" w:rsidRDefault="00A33BE3" w:rsidP="00685132">
      <w:pPr>
        <w:pStyle w:val="CommentText"/>
      </w:pPr>
    </w:p>
    <w:p w14:paraId="7A125D9B" w14:textId="30F0DEEA" w:rsidR="00A33BE3" w:rsidRPr="00367567" w:rsidRDefault="00A33BE3" w:rsidP="00685132">
      <w:pPr>
        <w:pStyle w:val="CommentText"/>
      </w:pPr>
      <w:r w:rsidRPr="00367567">
        <w:t xml:space="preserve">Menganalisis </w:t>
      </w:r>
      <w:r>
        <w:rPr>
          <w:i/>
        </w:rPr>
        <w:t>bullying</w:t>
      </w:r>
      <w:r w:rsidRPr="00367567">
        <w:t xml:space="preserve"> dalam film ini, peneliti menggunakan analisis semiotik untuk menganalisis </w:t>
      </w:r>
      <w:r>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A33BE3" w:rsidRDefault="00A33BE3">
      <w:pPr>
        <w:pStyle w:val="CommentText"/>
      </w:pPr>
    </w:p>
  </w:comment>
  <w:comment w:id="186" w:author="NIZAR" w:date="2023-06-06T14:13:00Z" w:initials="N">
    <w:p w14:paraId="2E12E946" w14:textId="2BA36E50" w:rsidR="00A33BE3" w:rsidRDefault="00A33BE3">
      <w:pPr>
        <w:pStyle w:val="CommentText"/>
      </w:pPr>
      <w:r>
        <w:rPr>
          <w:rStyle w:val="CommentReference"/>
        </w:rPr>
        <w:annotationRef/>
      </w:r>
      <w:r w:rsidRPr="0034190B">
        <w:t>Representasi “Nazar” dalam Film Insya Allah Sah Karya Benni Setiawan</w:t>
      </w:r>
    </w:p>
    <w:p w14:paraId="37CBAFE8" w14:textId="1C281DA4" w:rsidR="00A33BE3" w:rsidRDefault="00A33BE3">
      <w:pPr>
        <w:pStyle w:val="CommentText"/>
      </w:pPr>
    </w:p>
    <w:p w14:paraId="4A05E58F" w14:textId="4BB0DC1D" w:rsidR="00A33BE3" w:rsidRDefault="00A33BE3">
      <w:pPr>
        <w:pStyle w:val="CommentText"/>
      </w:pPr>
      <w:r>
        <w:t>acuan</w:t>
      </w:r>
    </w:p>
  </w:comment>
  <w:comment w:id="190" w:author="NIZAR" w:date="2023-06-06T14:25:00Z" w:initials="N">
    <w:p w14:paraId="5AF925F1" w14:textId="487632D3" w:rsidR="00A33BE3" w:rsidRDefault="00A33BE3">
      <w:pPr>
        <w:pStyle w:val="CommentText"/>
      </w:pPr>
      <w:r>
        <w:rPr>
          <w:rStyle w:val="CommentReference"/>
        </w:rPr>
        <w:annotationRef/>
      </w:r>
      <w:r>
        <w:t>parafrase auto</w:t>
      </w:r>
    </w:p>
  </w:comment>
  <w:comment w:id="195" w:author="NIZAR" w:date="2023-06-06T14:37:00Z" w:initials="N">
    <w:p w14:paraId="269E831D" w14:textId="79E50B0F" w:rsidR="00A33BE3" w:rsidRDefault="00A33BE3">
      <w:pPr>
        <w:pStyle w:val="CommentText"/>
      </w:pPr>
      <w:r>
        <w:rPr>
          <w:rStyle w:val="CommentReference"/>
        </w:rPr>
        <w:annotationRef/>
      </w:r>
      <w:r w:rsidRPr="006E370C">
        <w:t>Representasi Pluralisme dalam film Tanda Tanya</w:t>
      </w:r>
    </w:p>
    <w:p w14:paraId="62E63881" w14:textId="54E802CD" w:rsidR="00A33BE3" w:rsidRDefault="00A33BE3">
      <w:pPr>
        <w:pStyle w:val="CommentText"/>
      </w:pPr>
      <w:r>
        <w:t>acuan</w:t>
      </w:r>
    </w:p>
  </w:comment>
  <w:comment w:id="197" w:author="NIZAR" w:date="2023-06-06T14:47:00Z" w:initials="N">
    <w:p w14:paraId="0F4E10AF" w14:textId="0201BCD9" w:rsidR="00A33BE3" w:rsidRDefault="00A33BE3">
      <w:pPr>
        <w:pStyle w:val="CommentText"/>
      </w:pPr>
      <w:r>
        <w:rPr>
          <w:rStyle w:val="CommentReference"/>
        </w:rPr>
        <w:annotationRef/>
      </w:r>
      <w:r>
        <w:t>parafrase auto</w:t>
      </w:r>
    </w:p>
    <w:p w14:paraId="17B68D74" w14:textId="77777777" w:rsidR="00A33BE3" w:rsidRDefault="00A33BE3">
      <w:pPr>
        <w:pStyle w:val="CommentText"/>
      </w:pPr>
    </w:p>
  </w:comment>
  <w:comment w:id="200" w:author="NIZAR" w:date="2023-06-06T15:48:00Z" w:initials="N">
    <w:p w14:paraId="3869A3DF" w14:textId="1617B623" w:rsidR="00A33BE3" w:rsidRDefault="00A33BE3">
      <w:pPr>
        <w:pStyle w:val="CommentText"/>
      </w:pPr>
      <w:r>
        <w:rPr>
          <w:rStyle w:val="CommentReference"/>
        </w:rPr>
        <w:annotationRef/>
      </w:r>
      <w:r w:rsidRPr="004965A5">
        <w:t xml:space="preserve">Hubungan Antara Perilaku </w:t>
      </w:r>
      <w:r>
        <w:rPr>
          <w:i/>
        </w:rPr>
        <w:t>Bullying</w:t>
      </w:r>
      <w:r w:rsidRPr="004965A5">
        <w:t xml:space="preserve"> (Korban </w:t>
      </w:r>
      <w:r>
        <w:rPr>
          <w:i/>
        </w:rPr>
        <w:t>Bullying</w:t>
      </w:r>
      <w:r w:rsidRPr="004965A5">
        <w:t>) Dengan Kemampuan Interaksi Sosial Pada Remaja SMA</w:t>
      </w:r>
    </w:p>
    <w:p w14:paraId="06CE31A2" w14:textId="1F91B007" w:rsidR="00A33BE3" w:rsidRDefault="00A33BE3">
      <w:pPr>
        <w:pStyle w:val="CommentText"/>
      </w:pPr>
    </w:p>
    <w:p w14:paraId="331AB018" w14:textId="7720D88A" w:rsidR="00A33BE3" w:rsidRDefault="00A33BE3">
      <w:pPr>
        <w:pStyle w:val="CommentText"/>
      </w:pPr>
      <w:r>
        <w:t>acuan</w:t>
      </w:r>
    </w:p>
  </w:comment>
  <w:comment w:id="202" w:author="NIZAR" w:date="2023-06-06T15:48:00Z" w:initials="N">
    <w:p w14:paraId="42201FE4" w14:textId="776BCD1F" w:rsidR="00A33BE3" w:rsidRDefault="00A33BE3">
      <w:pPr>
        <w:pStyle w:val="CommentText"/>
      </w:pPr>
      <w:r>
        <w:rPr>
          <w:rStyle w:val="CommentReference"/>
        </w:rPr>
        <w:annotationRef/>
      </w:r>
      <w:r>
        <w:t>parafrase auto</w:t>
      </w:r>
    </w:p>
  </w:comment>
  <w:comment w:id="221" w:author="NIZAR" w:date="2023-06-06T16:03:00Z" w:initials="N">
    <w:p w14:paraId="0C92F5C4" w14:textId="1DA30D97" w:rsidR="00A33BE3" w:rsidRDefault="00A33BE3">
      <w:pPr>
        <w:pStyle w:val="CommentText"/>
      </w:pPr>
      <w:r>
        <w:rPr>
          <w:rStyle w:val="CommentReference"/>
        </w:rPr>
        <w:annotationRef/>
      </w:r>
      <w:r>
        <w:t>Majid, N. (2017). Konstruksi Identitas Korea dalam Serial Drama Korea. Jurnal Dinamika Global, 2(1), 1-8.</w:t>
      </w:r>
    </w:p>
    <w:p w14:paraId="134D2E61" w14:textId="12F8EE85" w:rsidR="00A33BE3" w:rsidRDefault="00A33BE3">
      <w:pPr>
        <w:pStyle w:val="CommentText"/>
      </w:pPr>
    </w:p>
    <w:p w14:paraId="72E32F64" w14:textId="1F28F50C" w:rsidR="00A33BE3" w:rsidRDefault="00A33BE3">
      <w:pPr>
        <w:pStyle w:val="CommentText"/>
      </w:pPr>
      <w:r>
        <w:t>Acuan ai</w:t>
      </w:r>
    </w:p>
  </w:comment>
  <w:comment w:id="227" w:author="NIZAR" w:date="2023-06-06T16:26:00Z" w:initials="N">
    <w:p w14:paraId="6FA298F2" w14:textId="65D6524C" w:rsidR="00A33BE3" w:rsidRDefault="00A33BE3">
      <w:pPr>
        <w:pStyle w:val="CommentText"/>
      </w:pPr>
      <w:r>
        <w:rPr>
          <w:rStyle w:val="CommentReference"/>
        </w:rPr>
        <w:annotationRef/>
      </w:r>
      <w:r>
        <w:t>Parafrase auto</w:t>
      </w:r>
    </w:p>
  </w:comment>
  <w:comment w:id="239" w:author="NIZAR" w:date="2023-06-06T16:35:00Z" w:initials="N">
    <w:p w14:paraId="7786B088" w14:textId="609F0BAC" w:rsidR="00A33BE3" w:rsidRDefault="00A33BE3">
      <w:pPr>
        <w:pStyle w:val="CommentText"/>
      </w:pPr>
      <w:r>
        <w:rPr>
          <w:rStyle w:val="CommentReference"/>
        </w:rPr>
        <w:annotationRef/>
      </w:r>
      <w:r w:rsidRPr="00E37784">
        <w:t>Pengaruh Drama Korea Terhadap Karakter Mahasiswa PAI (Universitas Islam Negeri Raden Intan Lampung)</w:t>
      </w:r>
    </w:p>
    <w:p w14:paraId="508FB5F3" w14:textId="34441DC5" w:rsidR="00A33BE3" w:rsidRDefault="00A33BE3">
      <w:pPr>
        <w:pStyle w:val="CommentText"/>
      </w:pPr>
    </w:p>
    <w:p w14:paraId="3436D706" w14:textId="48E0DAFE" w:rsidR="00A33BE3" w:rsidRDefault="00A33BE3">
      <w:pPr>
        <w:pStyle w:val="CommentText"/>
      </w:pPr>
      <w:r>
        <w:t>acuan</w:t>
      </w:r>
    </w:p>
  </w:comment>
  <w:comment w:id="268" w:author="NIZAR" w:date="2023-05-23T14:31:00Z" w:initials="N">
    <w:p w14:paraId="386333DE" w14:textId="77777777" w:rsidR="00A33BE3" w:rsidRDefault="00A33BE3"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A33BE3" w:rsidRDefault="00A33BE3" w:rsidP="00A32864">
      <w:pPr>
        <w:pStyle w:val="CommentText"/>
      </w:pPr>
    </w:p>
    <w:p w14:paraId="606EBA25" w14:textId="77777777" w:rsidR="00A33BE3" w:rsidRDefault="00A33BE3"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276" w:author="NIZAR" w:date="2023-05-23T15:59:00Z" w:initials="N">
    <w:p w14:paraId="12E802BF" w14:textId="77777777" w:rsidR="00A33BE3" w:rsidRDefault="00A33BE3" w:rsidP="00A32864">
      <w:pPr>
        <w:pStyle w:val="CommentText"/>
      </w:pPr>
      <w:r>
        <w:rPr>
          <w:rStyle w:val="CommentReference"/>
        </w:rPr>
        <w:annotationRef/>
      </w:r>
      <w:r w:rsidRPr="00C2113F">
        <w:t>MEMAKNAI EPHEMERA MELALUI KAJIAN SEMIOTIKA</w:t>
      </w:r>
    </w:p>
    <w:p w14:paraId="69BE230A" w14:textId="77777777" w:rsidR="00A33BE3" w:rsidRDefault="00A33BE3" w:rsidP="00A32864">
      <w:pPr>
        <w:pStyle w:val="CommentText"/>
      </w:pPr>
    </w:p>
    <w:p w14:paraId="3E5325AD" w14:textId="77777777" w:rsidR="00A33BE3" w:rsidRPr="003117BD" w:rsidRDefault="00A33BE3"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A33BE3" w:rsidRDefault="00A33BE3" w:rsidP="00A32864">
      <w:pPr>
        <w:pStyle w:val="CommentText"/>
      </w:pPr>
    </w:p>
  </w:comment>
  <w:comment w:id="277" w:author="NIZAR" w:date="2023-05-23T14:53:00Z" w:initials="N">
    <w:p w14:paraId="2753DFF0" w14:textId="77777777" w:rsidR="00A33BE3" w:rsidRDefault="00A33BE3"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A33BE3" w:rsidRDefault="00A33BE3" w:rsidP="00A32864">
      <w:pPr>
        <w:pStyle w:val="CommentText"/>
      </w:pPr>
    </w:p>
    <w:p w14:paraId="653385E8" w14:textId="77777777" w:rsidR="00A33BE3" w:rsidRDefault="00A33BE3"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A33BE3" w:rsidRDefault="00A33BE3" w:rsidP="00A32864">
      <w:pPr>
        <w:pStyle w:val="CommentText"/>
      </w:pPr>
    </w:p>
  </w:comment>
  <w:comment w:id="286" w:author="NIZAR" w:date="2023-05-23T19:09:00Z" w:initials="N">
    <w:p w14:paraId="4A1F5FC6" w14:textId="77777777" w:rsidR="00A33BE3" w:rsidRDefault="00A33BE3" w:rsidP="00A32864">
      <w:pPr>
        <w:pStyle w:val="CommentText"/>
      </w:pPr>
      <w:r>
        <w:rPr>
          <w:rStyle w:val="CommentReference"/>
        </w:rPr>
        <w:annotationRef/>
      </w:r>
      <w:r w:rsidRPr="00870845">
        <w:t>Memaknai Ephemera Melalui Kajian Semiotika</w:t>
      </w:r>
    </w:p>
    <w:p w14:paraId="30AA0792" w14:textId="77777777" w:rsidR="00A33BE3" w:rsidRDefault="00A33BE3" w:rsidP="00A32864">
      <w:pPr>
        <w:pStyle w:val="CommentText"/>
      </w:pPr>
    </w:p>
    <w:p w14:paraId="05F14150" w14:textId="77777777" w:rsidR="00A33BE3" w:rsidRDefault="00A33BE3"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A33BE3" w:rsidRDefault="00A33BE3" w:rsidP="00A32864">
      <w:pPr>
        <w:pStyle w:val="CommentText"/>
      </w:pPr>
    </w:p>
  </w:comment>
  <w:comment w:id="293" w:author="NIZAR" w:date="2023-06-02T13:18:00Z" w:initials="N">
    <w:p w14:paraId="05D21FC6" w14:textId="58D38775" w:rsidR="00A33BE3" w:rsidRDefault="00A33BE3">
      <w:pPr>
        <w:pStyle w:val="CommentText"/>
      </w:pPr>
      <w:r>
        <w:rPr>
          <w:rStyle w:val="CommentReference"/>
        </w:rPr>
        <w:annotationRef/>
      </w:r>
      <w:r>
        <w:t>Dikerjakan ai plagiasi 5%</w:t>
      </w:r>
    </w:p>
    <w:p w14:paraId="3B9EA201" w14:textId="4FB9D628" w:rsidR="00A33BE3" w:rsidRDefault="00A33BE3">
      <w:pPr>
        <w:pStyle w:val="CommentText"/>
      </w:pPr>
    </w:p>
    <w:p w14:paraId="6BAB7AC0" w14:textId="77777777" w:rsidR="00A33BE3" w:rsidRDefault="00A33BE3" w:rsidP="00896ACE">
      <w:pPr>
        <w:pStyle w:val="CommentText"/>
      </w:pPr>
      <w:r>
        <w:t>Sumber referensi:</w:t>
      </w:r>
    </w:p>
    <w:p w14:paraId="2C910812" w14:textId="77777777" w:rsidR="00A33BE3" w:rsidRDefault="00A33BE3" w:rsidP="00896ACE">
      <w:pPr>
        <w:pStyle w:val="CommentText"/>
      </w:pPr>
    </w:p>
    <w:p w14:paraId="52EF58CE" w14:textId="77777777" w:rsidR="00A33BE3" w:rsidRDefault="00A33BE3" w:rsidP="00896ACE">
      <w:pPr>
        <w:pStyle w:val="CommentText"/>
      </w:pPr>
      <w:r>
        <w:t>- Barthes, Roland. (1967). Elements of Semiology. New York: Hill and Wang.</w:t>
      </w:r>
    </w:p>
    <w:p w14:paraId="432EAE81" w14:textId="77777777" w:rsidR="00A33BE3" w:rsidRDefault="00A33BE3" w:rsidP="00896ACE">
      <w:pPr>
        <w:pStyle w:val="CommentText"/>
      </w:pPr>
      <w:r>
        <w:t>- Barthes, Roland. (1972). Mythologies. New York: Hill and Wang.</w:t>
      </w:r>
    </w:p>
    <w:p w14:paraId="70E95244" w14:textId="77777777" w:rsidR="00A33BE3" w:rsidRDefault="00A33BE3" w:rsidP="00896ACE">
      <w:pPr>
        <w:pStyle w:val="CommentText"/>
      </w:pPr>
      <w:r>
        <w:t>- Chandler, Daniel. (2007). Semiotics: The Basics. New York: Routledge.</w:t>
      </w:r>
    </w:p>
    <w:p w14:paraId="4205FEE0" w14:textId="77777777" w:rsidR="00A33BE3" w:rsidRDefault="00A33BE3" w:rsidP="00896ACE">
      <w:pPr>
        <w:pStyle w:val="CommentText"/>
      </w:pPr>
    </w:p>
    <w:p w14:paraId="7B0FC118" w14:textId="77777777" w:rsidR="00A33BE3" w:rsidRDefault="00A33BE3" w:rsidP="00896ACE">
      <w:pPr>
        <w:pStyle w:val="CommentText"/>
      </w:pPr>
      <w:r>
        <w:t>Catatan kaki:</w:t>
      </w:r>
    </w:p>
    <w:p w14:paraId="266FC13D" w14:textId="77777777" w:rsidR="00A33BE3" w:rsidRDefault="00A33BE3" w:rsidP="00896ACE">
      <w:pPr>
        <w:pStyle w:val="CommentText"/>
      </w:pPr>
    </w:p>
    <w:p w14:paraId="2854FD08" w14:textId="77777777" w:rsidR="00A33BE3" w:rsidRDefault="00A33BE3" w:rsidP="00896ACE">
      <w:pPr>
        <w:pStyle w:val="CommentText"/>
      </w:pPr>
      <w:r>
        <w:t>1. Roland Barthes, *Elements of Semiology* (New York: Hill and Wang, 1967), hlm. 15.</w:t>
      </w:r>
    </w:p>
    <w:p w14:paraId="5F7BD467" w14:textId="77777777" w:rsidR="00A33BE3" w:rsidRDefault="00A33BE3" w:rsidP="00896ACE">
      <w:pPr>
        <w:pStyle w:val="CommentText"/>
      </w:pPr>
      <w:r>
        <w:t>2. Roland Barthes, *Mythologies* (New York: Hill and Wang, 1972), hlm. 109.</w:t>
      </w:r>
    </w:p>
    <w:p w14:paraId="2759958C" w14:textId="2C904B9C" w:rsidR="00A33BE3" w:rsidRDefault="00A33BE3" w:rsidP="00896ACE">
      <w:pPr>
        <w:pStyle w:val="CommentText"/>
      </w:pPr>
      <w:r>
        <w:t>3. Daniel Chandler, *Semiotics: The Basics* (New York: Routledge, 2007), hlm. 23.</w:t>
      </w:r>
    </w:p>
  </w:comment>
  <w:comment w:id="335" w:author="NIZAR" w:date="2023-06-06T21:44:00Z" w:initials="N">
    <w:p w14:paraId="41A1DB67" w14:textId="69352ED5" w:rsidR="00A33BE3" w:rsidRDefault="00A33BE3">
      <w:pPr>
        <w:pStyle w:val="CommentText"/>
      </w:pPr>
      <w:r>
        <w:rPr>
          <w:rStyle w:val="CommentReference"/>
        </w:rPr>
        <w:annotationRef/>
      </w:r>
      <w:r>
        <w:t>ai</w:t>
      </w:r>
    </w:p>
  </w:comment>
  <w:comment w:id="336" w:author="NIZAR" w:date="2023-06-06T21:44:00Z" w:initials="N">
    <w:p w14:paraId="7A550CB1" w14:textId="6D6E7596" w:rsidR="00A33BE3" w:rsidRDefault="00A33BE3">
      <w:pPr>
        <w:pStyle w:val="CommentText"/>
      </w:pPr>
      <w:r>
        <w:rPr>
          <w:rStyle w:val="CommentReference"/>
        </w:rPr>
        <w:annotationRef/>
      </w:r>
      <w:r>
        <w:t>Ai</w:t>
      </w:r>
    </w:p>
  </w:comment>
  <w:comment w:id="340" w:author="NIZAR" w:date="2023-06-06T21:44:00Z" w:initials="N">
    <w:p w14:paraId="4DBD8EB4" w14:textId="3937BB4B" w:rsidR="00A33BE3" w:rsidRDefault="00A33BE3">
      <w:pPr>
        <w:pStyle w:val="CommentText"/>
      </w:pPr>
      <w:r>
        <w:rPr>
          <w:rStyle w:val="CommentReference"/>
        </w:rPr>
        <w:annotationRef/>
      </w:r>
      <w:r>
        <w:t>ai</w:t>
      </w:r>
    </w:p>
  </w:comment>
  <w:comment w:id="357" w:author="NIZAR" w:date="2023-05-23T12:14:00Z" w:initials="N">
    <w:p w14:paraId="61F34C34" w14:textId="77777777" w:rsidR="00A33BE3" w:rsidRDefault="00A33BE3" w:rsidP="00A32864">
      <w:pPr>
        <w:pStyle w:val="CommentText"/>
      </w:pPr>
      <w:r>
        <w:rPr>
          <w:rStyle w:val="CommentReference"/>
        </w:rPr>
        <w:annotationRef/>
      </w:r>
      <w:r w:rsidRPr="00811B67">
        <w:t>dalam Ilmu Pendidikan Agama Islam</w:t>
      </w:r>
    </w:p>
    <w:p w14:paraId="4DBF44A0" w14:textId="77777777" w:rsidR="00A33BE3" w:rsidRDefault="00A33BE3" w:rsidP="00A32864">
      <w:pPr>
        <w:pStyle w:val="CommentText"/>
      </w:pPr>
    </w:p>
    <w:p w14:paraId="3DB890E2" w14:textId="77777777" w:rsidR="00A33BE3" w:rsidRDefault="00A33BE3"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A33BE3" w:rsidRDefault="00A33BE3" w:rsidP="00A32864">
      <w:pPr>
        <w:pStyle w:val="CommentText"/>
      </w:pPr>
    </w:p>
  </w:comment>
  <w:comment w:id="372" w:author="NIZAR" w:date="2023-05-23T21:04:00Z" w:initials="N">
    <w:p w14:paraId="0C5FAFBD" w14:textId="77777777" w:rsidR="00A33BE3" w:rsidRDefault="00A33BE3" w:rsidP="001D4AEB">
      <w:pPr>
        <w:pStyle w:val="CommentText"/>
      </w:pPr>
      <w:r>
        <w:rPr>
          <w:rStyle w:val="CommentReference"/>
        </w:rPr>
        <w:annotationRef/>
      </w:r>
      <w:r>
        <w:t>Jenis penelitian</w:t>
      </w:r>
    </w:p>
  </w:comment>
  <w:comment w:id="373" w:author="NIZAR" w:date="2023-05-23T21:04:00Z" w:initials="N">
    <w:p w14:paraId="4DE597B6" w14:textId="77777777" w:rsidR="00A33BE3" w:rsidRDefault="00A33BE3" w:rsidP="001D4AEB">
      <w:pPr>
        <w:pStyle w:val="CommentText"/>
      </w:pPr>
      <w:r>
        <w:rPr>
          <w:rStyle w:val="CommentReference"/>
        </w:rPr>
        <w:annotationRef/>
      </w:r>
      <w:r>
        <w:t>Metode / model semiotika</w:t>
      </w:r>
    </w:p>
  </w:comment>
  <w:comment w:id="374" w:author="NIZAR" w:date="2023-05-23T21:05:00Z" w:initials="N">
    <w:p w14:paraId="7BFA07D7" w14:textId="77777777" w:rsidR="00A33BE3" w:rsidRDefault="00A33BE3" w:rsidP="001D4AEB">
      <w:pPr>
        <w:pStyle w:val="CommentText"/>
      </w:pPr>
      <w:r>
        <w:rPr>
          <w:rStyle w:val="CommentReference"/>
        </w:rPr>
        <w:annotationRef/>
      </w:r>
      <w:r>
        <w:t>Hasil penelitian</w:t>
      </w:r>
    </w:p>
  </w:comment>
  <w:comment w:id="377" w:author="NIZAR" w:date="2023-05-23T21:05:00Z" w:initials="N">
    <w:p w14:paraId="420BC46F" w14:textId="77777777" w:rsidR="00A33BE3" w:rsidRDefault="00A33BE3" w:rsidP="001D4AEB">
      <w:pPr>
        <w:pStyle w:val="CommentText"/>
      </w:pPr>
      <w:r>
        <w:rPr>
          <w:rStyle w:val="CommentReference"/>
        </w:rPr>
        <w:annotationRef/>
      </w:r>
      <w:r>
        <w:t>Beda penelitian</w:t>
      </w:r>
    </w:p>
  </w:comment>
  <w:comment w:id="382" w:author="NIZAR" w:date="2023-05-23T21:17:00Z" w:initials="N">
    <w:p w14:paraId="587B9D94" w14:textId="77777777" w:rsidR="00A33BE3" w:rsidRDefault="00A33BE3" w:rsidP="001D4AEB">
      <w:pPr>
        <w:pStyle w:val="CommentText"/>
      </w:pPr>
      <w:r>
        <w:rPr>
          <w:rStyle w:val="CommentReference"/>
        </w:rPr>
        <w:annotationRef/>
      </w:r>
      <w:r w:rsidRPr="00BA401C">
        <w:t>ANALISIS SEMIOTIKA BULLYING DALAM DRAMA ALL OF US ARE DEAD</w:t>
      </w:r>
    </w:p>
  </w:comment>
  <w:comment w:id="412" w:author="NIZAR" w:date="2023-05-24T08:23:00Z" w:initials="N">
    <w:p w14:paraId="19592D01" w14:textId="3FA90C27" w:rsidR="00A33BE3" w:rsidRDefault="00A33BE3" w:rsidP="001D4AEB">
      <w:pPr>
        <w:pStyle w:val="CommentText"/>
      </w:pPr>
      <w:r>
        <w:rPr>
          <w:rStyle w:val="CommentReference"/>
        </w:rPr>
        <w:annotationRef/>
      </w:r>
      <w:r w:rsidRPr="00DC3CD6">
        <w:t xml:space="preserve">Representasi </w:t>
      </w:r>
      <w:r>
        <w:rPr>
          <w:i/>
        </w:rPr>
        <w:t>Bullying</w:t>
      </w:r>
      <w:r w:rsidRPr="00DC3CD6">
        <w:t xml:space="preserve"> Dalam Drama Korea Tomorrow (Analisis Semiotika Roland Barthes)</w:t>
      </w:r>
    </w:p>
  </w:comment>
  <w:comment w:id="423" w:author="NIZAR" w:date="2023-05-24T08:41:00Z" w:initials="N">
    <w:p w14:paraId="0D204AF8" w14:textId="746A1970" w:rsidR="00A33BE3" w:rsidRDefault="00A33BE3" w:rsidP="001D4AEB">
      <w:pPr>
        <w:pStyle w:val="CommentText"/>
      </w:pPr>
      <w:r>
        <w:rPr>
          <w:rStyle w:val="CommentReference"/>
        </w:rPr>
        <w:annotationRef/>
      </w:r>
      <w:r w:rsidRPr="004440E7">
        <w:t xml:space="preserve">Representasi </w:t>
      </w:r>
      <w:r>
        <w:rPr>
          <w:i/>
        </w:rPr>
        <w:t>Bullying</w:t>
      </w:r>
      <w:r w:rsidRPr="004440E7">
        <w:t xml:space="preserve"> Dalam Drama Korea Tomorrow (Analisis Semiotika Roland Barthes)</w:t>
      </w:r>
    </w:p>
  </w:comment>
  <w:comment w:id="442" w:author="NIZAR" w:date="2023-05-24T08:55:00Z" w:initials="N">
    <w:p w14:paraId="2AE8CA23" w14:textId="4478D9E2" w:rsidR="00A33BE3" w:rsidRDefault="00A33BE3" w:rsidP="001D4AEB">
      <w:pPr>
        <w:pStyle w:val="CommentText"/>
      </w:pPr>
      <w:r>
        <w:rPr>
          <w:rStyle w:val="CommentReference"/>
        </w:rPr>
        <w:annotationRef/>
      </w:r>
      <w:r w:rsidRPr="006A2179">
        <w:t xml:space="preserve">Representasi </w:t>
      </w:r>
      <w:r>
        <w:rPr>
          <w:i/>
        </w:rPr>
        <w:t>Bullying</w:t>
      </w:r>
      <w:r w:rsidRPr="006A2179">
        <w:t xml:space="preserve"> Dalam Drama Korea Tomorrow (Analisis Semiotika Roland Barthes)</w:t>
      </w:r>
    </w:p>
  </w:comment>
  <w:comment w:id="448" w:author="NIZAR" w:date="2023-05-24T09:34:00Z" w:initials="N">
    <w:p w14:paraId="3F9F637A" w14:textId="77777777" w:rsidR="00A33BE3" w:rsidRDefault="00A33BE3"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461" w:author="NIZAR" w:date="2023-05-24T09:45:00Z" w:initials="N">
    <w:p w14:paraId="60B81317" w14:textId="77777777" w:rsidR="00A33BE3" w:rsidRDefault="00A33BE3"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481" w:author="NIZAR" w:date="2023-05-24T09:57:00Z" w:initials="N">
    <w:p w14:paraId="10C1360C" w14:textId="77777777" w:rsidR="00A33BE3" w:rsidRDefault="00A33BE3"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493" w:author="NIZAR" w:date="2023-05-24T10:01:00Z" w:initials="N">
    <w:p w14:paraId="5F4311EC" w14:textId="77777777" w:rsidR="00A33BE3" w:rsidRDefault="00A33BE3"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09" w:author="NIZAR" w:date="2023-05-25T08:51:00Z" w:initials="N">
    <w:p w14:paraId="758FFB70" w14:textId="49FB0749" w:rsidR="00A33BE3" w:rsidRDefault="00A33BE3" w:rsidP="00BE0634">
      <w:pPr>
        <w:pStyle w:val="CommentText"/>
      </w:pPr>
      <w:r>
        <w:rPr>
          <w:rStyle w:val="CommentReference"/>
        </w:rPr>
        <w:annotationRef/>
      </w:r>
      <w:r w:rsidRPr="006D32FA">
        <w:t xml:space="preserve">Representasi </w:t>
      </w:r>
      <w:r>
        <w:rPr>
          <w:i/>
        </w:rPr>
        <w:t>Bullying</w:t>
      </w:r>
      <w:r w:rsidRPr="006D32FA">
        <w:t xml:space="preserve"> Dalam Drama Korea Tomorrow (Analisis Semiotika Roland Barthes)</w:t>
      </w:r>
    </w:p>
  </w:comment>
  <w:comment w:id="513" w:author="NIZAR" w:date="2023-05-25T08:51:00Z" w:initials="N">
    <w:p w14:paraId="2FADFFFC" w14:textId="77777777" w:rsidR="00A33BE3" w:rsidRDefault="00A33BE3" w:rsidP="00BE0634">
      <w:pPr>
        <w:pStyle w:val="CommentText"/>
      </w:pPr>
      <w:r>
        <w:rPr>
          <w:rStyle w:val="CommentReference"/>
        </w:rPr>
        <w:annotationRef/>
      </w:r>
      <w:r w:rsidRPr="006D32FA">
        <w:t>Memahami desain metode penelitian kualitatif</w:t>
      </w:r>
    </w:p>
  </w:comment>
  <w:comment w:id="522" w:author="NIZAR" w:date="2023-05-25T08:51:00Z" w:initials="N">
    <w:p w14:paraId="4142299C" w14:textId="1FB9282E" w:rsidR="00A33BE3" w:rsidRDefault="00A33BE3" w:rsidP="00BE0634">
      <w:pPr>
        <w:pStyle w:val="CommentText"/>
      </w:pPr>
      <w:r>
        <w:rPr>
          <w:rStyle w:val="CommentReference"/>
        </w:rPr>
        <w:annotationRef/>
      </w:r>
      <w:r w:rsidRPr="006D32FA">
        <w:t xml:space="preserve">Representasi </w:t>
      </w:r>
      <w:r>
        <w:rPr>
          <w:i/>
        </w:rPr>
        <w:t>Bullying</w:t>
      </w:r>
      <w:r w:rsidRPr="006D32FA">
        <w:t xml:space="preserve"> Dalam Drama Korea Tomorrow (Analisis Semiotika Roland Barthes)</w:t>
      </w:r>
    </w:p>
  </w:comment>
  <w:comment w:id="574" w:author="NIZAR" w:date="2023-06-01T13:17:00Z" w:initials="N">
    <w:p w14:paraId="689A6DEA" w14:textId="3486E7F4" w:rsidR="00A33BE3" w:rsidRDefault="00A33BE3">
      <w:pPr>
        <w:pStyle w:val="CommentText"/>
      </w:pPr>
      <w:r>
        <w:rPr>
          <w:rStyle w:val="CommentReference"/>
        </w:rPr>
        <w:annotationRef/>
      </w:r>
      <w:r>
        <w:t>Dikerjakan oleh ai notion</w:t>
      </w:r>
    </w:p>
  </w:comment>
  <w:comment w:id="582" w:author="NIZAR" w:date="2023-06-06T08:22:00Z" w:initials="N">
    <w:p w14:paraId="61DC6B18" w14:textId="4BD800C0" w:rsidR="00A33BE3" w:rsidRDefault="00A33BE3">
      <w:pPr>
        <w:pStyle w:val="CommentText"/>
      </w:pPr>
      <w:r>
        <w:rPr>
          <w:rStyle w:val="CommentReference"/>
        </w:rPr>
        <w:annotationRef/>
      </w:r>
      <w:r>
        <w:t>asli</w:t>
      </w:r>
    </w:p>
  </w:comment>
  <w:comment w:id="584" w:author="NIZAR" w:date="2023-06-02T13:29:00Z" w:initials="N">
    <w:p w14:paraId="780DC13B" w14:textId="533DBFAF" w:rsidR="00A33BE3" w:rsidRDefault="00A33BE3">
      <w:pPr>
        <w:pStyle w:val="CommentText"/>
      </w:pPr>
      <w:r>
        <w:rPr>
          <w:rStyle w:val="CommentReference"/>
        </w:rPr>
        <w:annotationRef/>
      </w:r>
      <w:r>
        <w:t>Parafrase ai</w:t>
      </w:r>
    </w:p>
  </w:comment>
  <w:comment w:id="587" w:author="NIZAR" w:date="2023-06-06T08:22:00Z" w:initials="N">
    <w:p w14:paraId="7875B4DE" w14:textId="04CA599C" w:rsidR="00A33BE3" w:rsidRDefault="00A33BE3">
      <w:pPr>
        <w:pStyle w:val="CommentText"/>
      </w:pPr>
      <w:r>
        <w:rPr>
          <w:rStyle w:val="CommentReference"/>
        </w:rPr>
        <w:annotationRef/>
      </w:r>
      <w:r>
        <w:t>Asli</w:t>
      </w:r>
    </w:p>
  </w:comment>
  <w:comment w:id="590" w:author="NIZAR" w:date="2023-06-06T08:22:00Z" w:initials="N">
    <w:p w14:paraId="38A1B0F9" w14:textId="553C578E" w:rsidR="00A33BE3" w:rsidRDefault="00A33BE3">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4A05E58F" w15:done="0"/>
  <w15:commentEx w15:paraId="5AF925F1" w15:done="0"/>
  <w15:commentEx w15:paraId="62E63881" w15:done="0"/>
  <w15:commentEx w15:paraId="17B68D74" w15:done="0"/>
  <w15:commentEx w15:paraId="331AB018" w15:done="0"/>
  <w15:commentEx w15:paraId="42201FE4" w15:done="0"/>
  <w15:commentEx w15:paraId="72E32F64" w15:done="0"/>
  <w15:commentEx w15:paraId="6FA298F2" w15:done="0"/>
  <w15:commentEx w15:paraId="3436D706" w15:done="0"/>
  <w15:commentEx w15:paraId="606EBA25" w15:done="0"/>
  <w15:commentEx w15:paraId="16D93F08" w15:done="0"/>
  <w15:commentEx w15:paraId="04A5078D" w15:done="0"/>
  <w15:commentEx w15:paraId="1363424D" w15:done="0"/>
  <w15:commentEx w15:paraId="2759958C" w15:done="0"/>
  <w15:commentEx w15:paraId="41A1DB67" w15:done="0"/>
  <w15:commentEx w15:paraId="7A550CB1" w15:done="0"/>
  <w15:commentEx w15:paraId="4DBD8EB4"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7BD49" w14:textId="77777777" w:rsidR="00AC14AB" w:rsidRDefault="00AC14AB" w:rsidP="00695BCE">
      <w:pPr>
        <w:spacing w:line="240" w:lineRule="auto"/>
      </w:pPr>
      <w:r>
        <w:separator/>
      </w:r>
    </w:p>
  </w:endnote>
  <w:endnote w:type="continuationSeparator" w:id="0">
    <w:p w14:paraId="2BB69099" w14:textId="77777777" w:rsidR="00AC14AB" w:rsidRDefault="00AC14AB"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421835"/>
      <w:docPartObj>
        <w:docPartGallery w:val="Page Numbers (Bottom of Page)"/>
        <w:docPartUnique/>
      </w:docPartObj>
    </w:sdtPr>
    <w:sdtEndPr>
      <w:rPr>
        <w:noProof/>
      </w:rPr>
    </w:sdtEndPr>
    <w:sdtContent>
      <w:p w14:paraId="2143C7CF" w14:textId="7F562E5E" w:rsidR="00A33BE3" w:rsidRDefault="00A33BE3">
        <w:pPr>
          <w:pStyle w:val="Footer"/>
          <w:jc w:val="center"/>
        </w:pPr>
        <w:r>
          <w:fldChar w:fldCharType="begin"/>
        </w:r>
        <w:r>
          <w:instrText xml:space="preserve"> PAGE   \* MERGEFORMAT </w:instrText>
        </w:r>
        <w:r>
          <w:fldChar w:fldCharType="separate"/>
        </w:r>
        <w:r w:rsidR="006412DC">
          <w:rPr>
            <w:noProof/>
          </w:rPr>
          <w:t>ii</w:t>
        </w:r>
        <w:r>
          <w:rPr>
            <w:noProof/>
          </w:rPr>
          <w:fldChar w:fldCharType="end"/>
        </w:r>
      </w:p>
    </w:sdtContent>
  </w:sdt>
  <w:p w14:paraId="24446859" w14:textId="77777777" w:rsidR="00A33BE3" w:rsidRDefault="00A33BE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3713F" w14:textId="04EFEB40" w:rsidR="00A33BE3" w:rsidRDefault="00A33BE3">
    <w:pPr>
      <w:pStyle w:val="Footer"/>
      <w:jc w:val="center"/>
    </w:pPr>
  </w:p>
  <w:p w14:paraId="594C376E" w14:textId="77777777" w:rsidR="00A33BE3" w:rsidRDefault="00A33BE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5BBEC7C" w14:textId="2CB71842" w:rsidR="00A33BE3" w:rsidRDefault="00A33BE3">
        <w:pPr>
          <w:pStyle w:val="Footer"/>
          <w:jc w:val="center"/>
        </w:pPr>
        <w:r>
          <w:fldChar w:fldCharType="begin"/>
        </w:r>
        <w:r>
          <w:instrText xml:space="preserve"> PAGE   \* MERGEFORMAT </w:instrText>
        </w:r>
        <w:r>
          <w:fldChar w:fldCharType="separate"/>
        </w:r>
        <w:r w:rsidR="006412DC">
          <w:rPr>
            <w:noProof/>
          </w:rPr>
          <w:t>17</w:t>
        </w:r>
        <w:r>
          <w:rPr>
            <w:noProof/>
          </w:rPr>
          <w:fldChar w:fldCharType="end"/>
        </w:r>
      </w:p>
    </w:sdtContent>
  </w:sdt>
  <w:p w14:paraId="07A5AF0B" w14:textId="77777777" w:rsidR="00A33BE3" w:rsidRDefault="00A33B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1E4CB" w14:textId="77777777" w:rsidR="00AC14AB" w:rsidRDefault="00AC14AB" w:rsidP="00695BCE">
      <w:pPr>
        <w:spacing w:line="240" w:lineRule="auto"/>
      </w:pPr>
      <w:r>
        <w:separator/>
      </w:r>
    </w:p>
  </w:footnote>
  <w:footnote w:type="continuationSeparator" w:id="0">
    <w:p w14:paraId="4DE6E8DE" w14:textId="77777777" w:rsidR="00AC14AB" w:rsidRDefault="00AC14AB" w:rsidP="00695B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08651431" w14:textId="6BEBFD8D" w:rsidR="00A33BE3" w:rsidRDefault="00A33BE3">
        <w:pPr>
          <w:pStyle w:val="Header"/>
          <w:jc w:val="right"/>
        </w:pPr>
        <w:r>
          <w:fldChar w:fldCharType="begin"/>
        </w:r>
        <w:r>
          <w:instrText xml:space="preserve"> PAGE   \* MERGEFORMAT </w:instrText>
        </w:r>
        <w:r>
          <w:fldChar w:fldCharType="separate"/>
        </w:r>
        <w:r w:rsidR="006412DC">
          <w:rPr>
            <w:noProof/>
          </w:rPr>
          <w:t>15</w:t>
        </w:r>
        <w:r>
          <w:rPr>
            <w:noProof/>
          </w:rPr>
          <w:fldChar w:fldCharType="end"/>
        </w:r>
      </w:p>
    </w:sdtContent>
  </w:sdt>
  <w:p w14:paraId="1915AFBA" w14:textId="77777777" w:rsidR="00A33BE3" w:rsidRDefault="00A33BE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C0F79" w14:textId="77777777" w:rsidR="00A33BE3" w:rsidRDefault="00A33BE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CED8C05A"/>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5"/>
  </w:num>
  <w:num w:numId="10">
    <w:abstractNumId w:val="0"/>
  </w:num>
  <w:num w:numId="11">
    <w:abstractNumId w:val="14"/>
  </w:num>
  <w:num w:numId="12">
    <w:abstractNumId w:val="17"/>
  </w:num>
  <w:num w:numId="13">
    <w:abstractNumId w:val="18"/>
  </w:num>
  <w:num w:numId="14">
    <w:abstractNumId w:val="1"/>
  </w:num>
  <w:num w:numId="15">
    <w:abstractNumId w:val="16"/>
  </w:num>
  <w:num w:numId="16">
    <w:abstractNumId w:val="4"/>
  </w:num>
  <w:num w:numId="17">
    <w:abstractNumId w:val="1"/>
  </w:num>
  <w:num w:numId="18">
    <w:abstractNumId w:val="1"/>
  </w:num>
  <w:num w:numId="19">
    <w:abstractNumId w:val="1"/>
  </w:num>
  <w:num w:numId="20">
    <w:abstractNumId w:val="10"/>
  </w:num>
  <w:num w:numId="21">
    <w:abstractNumId w:val="2"/>
  </w:num>
  <w:num w:numId="22">
    <w:abstractNumId w:val="13"/>
  </w:num>
  <w:num w:numId="23">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cumentProtection w:edit="readOnly" w:formatting="1"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01C59"/>
    <w:rsid w:val="00004BF4"/>
    <w:rsid w:val="00012C16"/>
    <w:rsid w:val="000236B8"/>
    <w:rsid w:val="00025632"/>
    <w:rsid w:val="00025AF9"/>
    <w:rsid w:val="000378FF"/>
    <w:rsid w:val="00041836"/>
    <w:rsid w:val="00041BE5"/>
    <w:rsid w:val="0004488A"/>
    <w:rsid w:val="000448E7"/>
    <w:rsid w:val="000457C6"/>
    <w:rsid w:val="00047483"/>
    <w:rsid w:val="0005652A"/>
    <w:rsid w:val="00056B63"/>
    <w:rsid w:val="00061F1D"/>
    <w:rsid w:val="00065E75"/>
    <w:rsid w:val="0007117C"/>
    <w:rsid w:val="00072357"/>
    <w:rsid w:val="00074AD9"/>
    <w:rsid w:val="00081877"/>
    <w:rsid w:val="0008431A"/>
    <w:rsid w:val="00086F49"/>
    <w:rsid w:val="000A2EBF"/>
    <w:rsid w:val="000A340A"/>
    <w:rsid w:val="000A3E18"/>
    <w:rsid w:val="000A6F97"/>
    <w:rsid w:val="000B0707"/>
    <w:rsid w:val="000B21B1"/>
    <w:rsid w:val="000B7186"/>
    <w:rsid w:val="000B75C4"/>
    <w:rsid w:val="000C6CE5"/>
    <w:rsid w:val="000D069C"/>
    <w:rsid w:val="000D1478"/>
    <w:rsid w:val="000D63C8"/>
    <w:rsid w:val="000E21DA"/>
    <w:rsid w:val="000E55C8"/>
    <w:rsid w:val="000F4DDE"/>
    <w:rsid w:val="00102732"/>
    <w:rsid w:val="00104CF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A1EB2"/>
    <w:rsid w:val="001A7158"/>
    <w:rsid w:val="001B0121"/>
    <w:rsid w:val="001B53EF"/>
    <w:rsid w:val="001B796F"/>
    <w:rsid w:val="001B7B5C"/>
    <w:rsid w:val="001C32C7"/>
    <w:rsid w:val="001C4868"/>
    <w:rsid w:val="001C50D9"/>
    <w:rsid w:val="001D4AEB"/>
    <w:rsid w:val="001D5592"/>
    <w:rsid w:val="001D561C"/>
    <w:rsid w:val="001D616A"/>
    <w:rsid w:val="001D6367"/>
    <w:rsid w:val="001E2D6E"/>
    <w:rsid w:val="001E31E2"/>
    <w:rsid w:val="001E489E"/>
    <w:rsid w:val="001F3DBC"/>
    <w:rsid w:val="00203880"/>
    <w:rsid w:val="00205261"/>
    <w:rsid w:val="00216234"/>
    <w:rsid w:val="002171A7"/>
    <w:rsid w:val="00217D54"/>
    <w:rsid w:val="002236F4"/>
    <w:rsid w:val="0022570C"/>
    <w:rsid w:val="0023389A"/>
    <w:rsid w:val="002363FE"/>
    <w:rsid w:val="00236FA2"/>
    <w:rsid w:val="0023736F"/>
    <w:rsid w:val="00241AAB"/>
    <w:rsid w:val="002446DA"/>
    <w:rsid w:val="00247843"/>
    <w:rsid w:val="00251AC2"/>
    <w:rsid w:val="002544B9"/>
    <w:rsid w:val="00256DA0"/>
    <w:rsid w:val="0026089F"/>
    <w:rsid w:val="00263F23"/>
    <w:rsid w:val="00264B6C"/>
    <w:rsid w:val="00265915"/>
    <w:rsid w:val="00266D6A"/>
    <w:rsid w:val="00267C84"/>
    <w:rsid w:val="00267CE9"/>
    <w:rsid w:val="0027121C"/>
    <w:rsid w:val="00274065"/>
    <w:rsid w:val="00283324"/>
    <w:rsid w:val="0029799F"/>
    <w:rsid w:val="002A0A93"/>
    <w:rsid w:val="002A39D8"/>
    <w:rsid w:val="002A7BBC"/>
    <w:rsid w:val="002B1F43"/>
    <w:rsid w:val="002B2CC0"/>
    <w:rsid w:val="002C0709"/>
    <w:rsid w:val="002C50BB"/>
    <w:rsid w:val="002C5D3A"/>
    <w:rsid w:val="002C628D"/>
    <w:rsid w:val="002C7C4C"/>
    <w:rsid w:val="002D0FAD"/>
    <w:rsid w:val="002D1404"/>
    <w:rsid w:val="002D3423"/>
    <w:rsid w:val="002D5D62"/>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14C"/>
    <w:rsid w:val="00335A21"/>
    <w:rsid w:val="00336902"/>
    <w:rsid w:val="00337186"/>
    <w:rsid w:val="0033755C"/>
    <w:rsid w:val="00340F7C"/>
    <w:rsid w:val="0034190B"/>
    <w:rsid w:val="00346FDC"/>
    <w:rsid w:val="00351AF6"/>
    <w:rsid w:val="00352C18"/>
    <w:rsid w:val="00353325"/>
    <w:rsid w:val="00356BBF"/>
    <w:rsid w:val="00362709"/>
    <w:rsid w:val="00362FE1"/>
    <w:rsid w:val="00365D96"/>
    <w:rsid w:val="00367567"/>
    <w:rsid w:val="00370B05"/>
    <w:rsid w:val="00371546"/>
    <w:rsid w:val="00376B52"/>
    <w:rsid w:val="00377195"/>
    <w:rsid w:val="0037730E"/>
    <w:rsid w:val="00386063"/>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1234"/>
    <w:rsid w:val="00454003"/>
    <w:rsid w:val="00457106"/>
    <w:rsid w:val="004618B8"/>
    <w:rsid w:val="004636A0"/>
    <w:rsid w:val="004706D1"/>
    <w:rsid w:val="00473E4F"/>
    <w:rsid w:val="00480EC6"/>
    <w:rsid w:val="004815E3"/>
    <w:rsid w:val="004826EE"/>
    <w:rsid w:val="00490B34"/>
    <w:rsid w:val="004965A5"/>
    <w:rsid w:val="004A128E"/>
    <w:rsid w:val="004A5212"/>
    <w:rsid w:val="004A5BA9"/>
    <w:rsid w:val="004C475D"/>
    <w:rsid w:val="004D2A3F"/>
    <w:rsid w:val="004D59ED"/>
    <w:rsid w:val="004D5BD8"/>
    <w:rsid w:val="004E05BD"/>
    <w:rsid w:val="004E0926"/>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4167"/>
    <w:rsid w:val="00576D56"/>
    <w:rsid w:val="00577E7E"/>
    <w:rsid w:val="00581403"/>
    <w:rsid w:val="00594E10"/>
    <w:rsid w:val="00595315"/>
    <w:rsid w:val="005A1B91"/>
    <w:rsid w:val="005A4174"/>
    <w:rsid w:val="005B26E2"/>
    <w:rsid w:val="005B3697"/>
    <w:rsid w:val="005B76CA"/>
    <w:rsid w:val="005C116B"/>
    <w:rsid w:val="005C68FF"/>
    <w:rsid w:val="005D0DE1"/>
    <w:rsid w:val="005D252C"/>
    <w:rsid w:val="005D33A4"/>
    <w:rsid w:val="005D7377"/>
    <w:rsid w:val="005E59B7"/>
    <w:rsid w:val="005E7EA1"/>
    <w:rsid w:val="005F242E"/>
    <w:rsid w:val="005F51DA"/>
    <w:rsid w:val="005F5561"/>
    <w:rsid w:val="00600091"/>
    <w:rsid w:val="0060195A"/>
    <w:rsid w:val="00602BE0"/>
    <w:rsid w:val="00605923"/>
    <w:rsid w:val="00607D64"/>
    <w:rsid w:val="00607F78"/>
    <w:rsid w:val="00614F4C"/>
    <w:rsid w:val="006154E8"/>
    <w:rsid w:val="00617E38"/>
    <w:rsid w:val="006238B0"/>
    <w:rsid w:val="0062423B"/>
    <w:rsid w:val="00632FD6"/>
    <w:rsid w:val="00633241"/>
    <w:rsid w:val="00635AE3"/>
    <w:rsid w:val="006412DC"/>
    <w:rsid w:val="00643169"/>
    <w:rsid w:val="00644F1E"/>
    <w:rsid w:val="00653921"/>
    <w:rsid w:val="006562EA"/>
    <w:rsid w:val="00656AE8"/>
    <w:rsid w:val="00660461"/>
    <w:rsid w:val="0066239D"/>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39E7"/>
    <w:rsid w:val="006A7398"/>
    <w:rsid w:val="006A74B4"/>
    <w:rsid w:val="006C1B77"/>
    <w:rsid w:val="006C5E9A"/>
    <w:rsid w:val="006D2EB7"/>
    <w:rsid w:val="006D32FA"/>
    <w:rsid w:val="006D44FE"/>
    <w:rsid w:val="006D6CDA"/>
    <w:rsid w:val="006E370C"/>
    <w:rsid w:val="006E4825"/>
    <w:rsid w:val="006F11B2"/>
    <w:rsid w:val="006F2D9C"/>
    <w:rsid w:val="006F3626"/>
    <w:rsid w:val="006F6508"/>
    <w:rsid w:val="006F67E3"/>
    <w:rsid w:val="00701014"/>
    <w:rsid w:val="00704686"/>
    <w:rsid w:val="0071414D"/>
    <w:rsid w:val="00714A3E"/>
    <w:rsid w:val="007153CF"/>
    <w:rsid w:val="00715DDD"/>
    <w:rsid w:val="00716BF3"/>
    <w:rsid w:val="00717DE5"/>
    <w:rsid w:val="00721D2A"/>
    <w:rsid w:val="00722498"/>
    <w:rsid w:val="00735604"/>
    <w:rsid w:val="0074076D"/>
    <w:rsid w:val="00740878"/>
    <w:rsid w:val="00740ACB"/>
    <w:rsid w:val="00743610"/>
    <w:rsid w:val="0074424D"/>
    <w:rsid w:val="00750C79"/>
    <w:rsid w:val="0075105A"/>
    <w:rsid w:val="007542C2"/>
    <w:rsid w:val="0075594E"/>
    <w:rsid w:val="00756FF9"/>
    <w:rsid w:val="00765A51"/>
    <w:rsid w:val="00771BCD"/>
    <w:rsid w:val="00773DF6"/>
    <w:rsid w:val="00774B3E"/>
    <w:rsid w:val="007760A5"/>
    <w:rsid w:val="00776E6F"/>
    <w:rsid w:val="007772C8"/>
    <w:rsid w:val="00785542"/>
    <w:rsid w:val="00795FC8"/>
    <w:rsid w:val="007A2431"/>
    <w:rsid w:val="007A397F"/>
    <w:rsid w:val="007B1E90"/>
    <w:rsid w:val="007C0D16"/>
    <w:rsid w:val="007C4351"/>
    <w:rsid w:val="007C45A4"/>
    <w:rsid w:val="007C59DC"/>
    <w:rsid w:val="007D6233"/>
    <w:rsid w:val="007D667A"/>
    <w:rsid w:val="007E45E4"/>
    <w:rsid w:val="00804982"/>
    <w:rsid w:val="00804D07"/>
    <w:rsid w:val="00806EAA"/>
    <w:rsid w:val="0080717E"/>
    <w:rsid w:val="00811B67"/>
    <w:rsid w:val="00814BD3"/>
    <w:rsid w:val="008159FA"/>
    <w:rsid w:val="00826491"/>
    <w:rsid w:val="008268F7"/>
    <w:rsid w:val="00830E29"/>
    <w:rsid w:val="00841366"/>
    <w:rsid w:val="00844021"/>
    <w:rsid w:val="00856C41"/>
    <w:rsid w:val="008576AE"/>
    <w:rsid w:val="00866F09"/>
    <w:rsid w:val="00867053"/>
    <w:rsid w:val="00870845"/>
    <w:rsid w:val="00877444"/>
    <w:rsid w:val="00882B6D"/>
    <w:rsid w:val="00885D9C"/>
    <w:rsid w:val="00890888"/>
    <w:rsid w:val="00894199"/>
    <w:rsid w:val="00896ACE"/>
    <w:rsid w:val="008A0A7F"/>
    <w:rsid w:val="008A12E5"/>
    <w:rsid w:val="008A1D51"/>
    <w:rsid w:val="008A2BEB"/>
    <w:rsid w:val="008A71F9"/>
    <w:rsid w:val="008B0372"/>
    <w:rsid w:val="008B4571"/>
    <w:rsid w:val="008B63FD"/>
    <w:rsid w:val="008C4772"/>
    <w:rsid w:val="008C51EF"/>
    <w:rsid w:val="008C5B44"/>
    <w:rsid w:val="008C6B0E"/>
    <w:rsid w:val="008C7E36"/>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344B4"/>
    <w:rsid w:val="0094312E"/>
    <w:rsid w:val="00951E6C"/>
    <w:rsid w:val="009533CF"/>
    <w:rsid w:val="00956526"/>
    <w:rsid w:val="00956CC4"/>
    <w:rsid w:val="00961ED2"/>
    <w:rsid w:val="00962B27"/>
    <w:rsid w:val="009671BF"/>
    <w:rsid w:val="00981B1D"/>
    <w:rsid w:val="00983300"/>
    <w:rsid w:val="00993C95"/>
    <w:rsid w:val="009A07CE"/>
    <w:rsid w:val="009A33DB"/>
    <w:rsid w:val="009B30F8"/>
    <w:rsid w:val="009B6C1E"/>
    <w:rsid w:val="009C0758"/>
    <w:rsid w:val="009C184D"/>
    <w:rsid w:val="009C4381"/>
    <w:rsid w:val="009D4052"/>
    <w:rsid w:val="009D51BA"/>
    <w:rsid w:val="009D55F4"/>
    <w:rsid w:val="009D7D02"/>
    <w:rsid w:val="009E37B3"/>
    <w:rsid w:val="009E4368"/>
    <w:rsid w:val="009E5131"/>
    <w:rsid w:val="009E666A"/>
    <w:rsid w:val="009F6D02"/>
    <w:rsid w:val="00A002C7"/>
    <w:rsid w:val="00A06D0E"/>
    <w:rsid w:val="00A11450"/>
    <w:rsid w:val="00A16FC4"/>
    <w:rsid w:val="00A20CC6"/>
    <w:rsid w:val="00A220BF"/>
    <w:rsid w:val="00A24D6C"/>
    <w:rsid w:val="00A3100A"/>
    <w:rsid w:val="00A32864"/>
    <w:rsid w:val="00A33270"/>
    <w:rsid w:val="00A33BE3"/>
    <w:rsid w:val="00A3656C"/>
    <w:rsid w:val="00A42AC5"/>
    <w:rsid w:val="00A45F14"/>
    <w:rsid w:val="00A503A6"/>
    <w:rsid w:val="00A550FC"/>
    <w:rsid w:val="00A60079"/>
    <w:rsid w:val="00A70043"/>
    <w:rsid w:val="00A71B34"/>
    <w:rsid w:val="00A76DBE"/>
    <w:rsid w:val="00A77541"/>
    <w:rsid w:val="00A7764D"/>
    <w:rsid w:val="00A873A4"/>
    <w:rsid w:val="00A8796D"/>
    <w:rsid w:val="00A957E3"/>
    <w:rsid w:val="00A958AD"/>
    <w:rsid w:val="00A95C21"/>
    <w:rsid w:val="00A96CF1"/>
    <w:rsid w:val="00AA0EE8"/>
    <w:rsid w:val="00AA48A2"/>
    <w:rsid w:val="00AB3641"/>
    <w:rsid w:val="00AB652A"/>
    <w:rsid w:val="00AC0B26"/>
    <w:rsid w:val="00AC0DCF"/>
    <w:rsid w:val="00AC14AB"/>
    <w:rsid w:val="00AC4234"/>
    <w:rsid w:val="00AC515F"/>
    <w:rsid w:val="00AC7E89"/>
    <w:rsid w:val="00AD305A"/>
    <w:rsid w:val="00AD3E25"/>
    <w:rsid w:val="00AD599F"/>
    <w:rsid w:val="00AE0290"/>
    <w:rsid w:val="00AE1720"/>
    <w:rsid w:val="00AE4C0E"/>
    <w:rsid w:val="00AE6B59"/>
    <w:rsid w:val="00AF10C4"/>
    <w:rsid w:val="00AF4A6E"/>
    <w:rsid w:val="00AF5F13"/>
    <w:rsid w:val="00B0028C"/>
    <w:rsid w:val="00B1096F"/>
    <w:rsid w:val="00B1505B"/>
    <w:rsid w:val="00B15C2C"/>
    <w:rsid w:val="00B17AA8"/>
    <w:rsid w:val="00B23F64"/>
    <w:rsid w:val="00B270B5"/>
    <w:rsid w:val="00B3005F"/>
    <w:rsid w:val="00B31BEF"/>
    <w:rsid w:val="00B35222"/>
    <w:rsid w:val="00B36606"/>
    <w:rsid w:val="00B55803"/>
    <w:rsid w:val="00B55B95"/>
    <w:rsid w:val="00B57515"/>
    <w:rsid w:val="00B60EC9"/>
    <w:rsid w:val="00B61745"/>
    <w:rsid w:val="00B6513A"/>
    <w:rsid w:val="00B73416"/>
    <w:rsid w:val="00B74106"/>
    <w:rsid w:val="00B81308"/>
    <w:rsid w:val="00B90DBA"/>
    <w:rsid w:val="00B94AC7"/>
    <w:rsid w:val="00B97D0E"/>
    <w:rsid w:val="00BA381B"/>
    <w:rsid w:val="00BA401C"/>
    <w:rsid w:val="00BA53FF"/>
    <w:rsid w:val="00BA55A9"/>
    <w:rsid w:val="00BB0926"/>
    <w:rsid w:val="00BB4698"/>
    <w:rsid w:val="00BC1301"/>
    <w:rsid w:val="00BC5543"/>
    <w:rsid w:val="00BD3C48"/>
    <w:rsid w:val="00BD50BE"/>
    <w:rsid w:val="00BD638D"/>
    <w:rsid w:val="00BD7DCF"/>
    <w:rsid w:val="00BE0634"/>
    <w:rsid w:val="00BE47BF"/>
    <w:rsid w:val="00BE5A4E"/>
    <w:rsid w:val="00BE5EE6"/>
    <w:rsid w:val="00BF3FB2"/>
    <w:rsid w:val="00BF6B1F"/>
    <w:rsid w:val="00C00025"/>
    <w:rsid w:val="00C014D5"/>
    <w:rsid w:val="00C03ED1"/>
    <w:rsid w:val="00C0412C"/>
    <w:rsid w:val="00C04E8C"/>
    <w:rsid w:val="00C072D9"/>
    <w:rsid w:val="00C1125A"/>
    <w:rsid w:val="00C15EF9"/>
    <w:rsid w:val="00C205AC"/>
    <w:rsid w:val="00C2113F"/>
    <w:rsid w:val="00C27F10"/>
    <w:rsid w:val="00C3247E"/>
    <w:rsid w:val="00C35B00"/>
    <w:rsid w:val="00C36850"/>
    <w:rsid w:val="00C37ADA"/>
    <w:rsid w:val="00C400C7"/>
    <w:rsid w:val="00C40A5C"/>
    <w:rsid w:val="00C42250"/>
    <w:rsid w:val="00C43E32"/>
    <w:rsid w:val="00C5217C"/>
    <w:rsid w:val="00C57746"/>
    <w:rsid w:val="00C6699B"/>
    <w:rsid w:val="00C66FE8"/>
    <w:rsid w:val="00C71451"/>
    <w:rsid w:val="00C74374"/>
    <w:rsid w:val="00C75E46"/>
    <w:rsid w:val="00C77EF2"/>
    <w:rsid w:val="00C77F22"/>
    <w:rsid w:val="00C94B6C"/>
    <w:rsid w:val="00CA147E"/>
    <w:rsid w:val="00CA2D25"/>
    <w:rsid w:val="00CA44CB"/>
    <w:rsid w:val="00CC14E3"/>
    <w:rsid w:val="00CC23A2"/>
    <w:rsid w:val="00CC589E"/>
    <w:rsid w:val="00CC6ACD"/>
    <w:rsid w:val="00CC73BA"/>
    <w:rsid w:val="00CD1141"/>
    <w:rsid w:val="00CE1678"/>
    <w:rsid w:val="00CE36F0"/>
    <w:rsid w:val="00CE3AED"/>
    <w:rsid w:val="00CE500F"/>
    <w:rsid w:val="00CF7A36"/>
    <w:rsid w:val="00D001B3"/>
    <w:rsid w:val="00D04583"/>
    <w:rsid w:val="00D10152"/>
    <w:rsid w:val="00D143E5"/>
    <w:rsid w:val="00D14BA5"/>
    <w:rsid w:val="00D25F98"/>
    <w:rsid w:val="00D2685D"/>
    <w:rsid w:val="00D31304"/>
    <w:rsid w:val="00D31428"/>
    <w:rsid w:val="00D34F40"/>
    <w:rsid w:val="00D4337B"/>
    <w:rsid w:val="00D4554C"/>
    <w:rsid w:val="00D478C5"/>
    <w:rsid w:val="00D50050"/>
    <w:rsid w:val="00D53636"/>
    <w:rsid w:val="00D54DAF"/>
    <w:rsid w:val="00D61925"/>
    <w:rsid w:val="00D6277B"/>
    <w:rsid w:val="00D6438D"/>
    <w:rsid w:val="00D64F7F"/>
    <w:rsid w:val="00D7129B"/>
    <w:rsid w:val="00D715B1"/>
    <w:rsid w:val="00D71AD0"/>
    <w:rsid w:val="00D73463"/>
    <w:rsid w:val="00D73F6E"/>
    <w:rsid w:val="00D85A22"/>
    <w:rsid w:val="00D874D9"/>
    <w:rsid w:val="00D97B53"/>
    <w:rsid w:val="00DA2A0A"/>
    <w:rsid w:val="00DA45AB"/>
    <w:rsid w:val="00DA6749"/>
    <w:rsid w:val="00DB118A"/>
    <w:rsid w:val="00DB43E3"/>
    <w:rsid w:val="00DB7139"/>
    <w:rsid w:val="00DC38CC"/>
    <w:rsid w:val="00DC3CD6"/>
    <w:rsid w:val="00DC5B6C"/>
    <w:rsid w:val="00DC5E03"/>
    <w:rsid w:val="00DC7DF3"/>
    <w:rsid w:val="00DC7FA6"/>
    <w:rsid w:val="00DD6373"/>
    <w:rsid w:val="00DE10C9"/>
    <w:rsid w:val="00DE4F9D"/>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37784"/>
    <w:rsid w:val="00E419A2"/>
    <w:rsid w:val="00E42AC4"/>
    <w:rsid w:val="00E42BF8"/>
    <w:rsid w:val="00E43B86"/>
    <w:rsid w:val="00E44460"/>
    <w:rsid w:val="00E461BD"/>
    <w:rsid w:val="00E51BB9"/>
    <w:rsid w:val="00E53079"/>
    <w:rsid w:val="00E54B95"/>
    <w:rsid w:val="00E67794"/>
    <w:rsid w:val="00E74518"/>
    <w:rsid w:val="00E74CF3"/>
    <w:rsid w:val="00E75DCA"/>
    <w:rsid w:val="00E80746"/>
    <w:rsid w:val="00E82EDC"/>
    <w:rsid w:val="00E900ED"/>
    <w:rsid w:val="00E91F3C"/>
    <w:rsid w:val="00E946D1"/>
    <w:rsid w:val="00E95F80"/>
    <w:rsid w:val="00EA7FA6"/>
    <w:rsid w:val="00EB0239"/>
    <w:rsid w:val="00EB5222"/>
    <w:rsid w:val="00EC1666"/>
    <w:rsid w:val="00ED02BC"/>
    <w:rsid w:val="00ED29D1"/>
    <w:rsid w:val="00ED38EC"/>
    <w:rsid w:val="00EE1A7D"/>
    <w:rsid w:val="00EF08C0"/>
    <w:rsid w:val="00EF195A"/>
    <w:rsid w:val="00EF5462"/>
    <w:rsid w:val="00EF5E29"/>
    <w:rsid w:val="00F02288"/>
    <w:rsid w:val="00F0545A"/>
    <w:rsid w:val="00F076FB"/>
    <w:rsid w:val="00F16CAD"/>
    <w:rsid w:val="00F201B8"/>
    <w:rsid w:val="00F232B7"/>
    <w:rsid w:val="00F24A95"/>
    <w:rsid w:val="00F26B74"/>
    <w:rsid w:val="00F3399A"/>
    <w:rsid w:val="00F37093"/>
    <w:rsid w:val="00F417FE"/>
    <w:rsid w:val="00F44FF9"/>
    <w:rsid w:val="00F46CCC"/>
    <w:rsid w:val="00F55C18"/>
    <w:rsid w:val="00F577E6"/>
    <w:rsid w:val="00F65665"/>
    <w:rsid w:val="00F73AC6"/>
    <w:rsid w:val="00F73C41"/>
    <w:rsid w:val="00F74F32"/>
    <w:rsid w:val="00F813B3"/>
    <w:rsid w:val="00F8385F"/>
    <w:rsid w:val="00F84E6D"/>
    <w:rsid w:val="00F91C7B"/>
    <w:rsid w:val="00FA03EE"/>
    <w:rsid w:val="00FA4815"/>
    <w:rsid w:val="00FA63B3"/>
    <w:rsid w:val="00FA6623"/>
    <w:rsid w:val="00FA79DF"/>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6C1B77"/>
    <w:pPr>
      <w:tabs>
        <w:tab w:val="left" w:pos="952"/>
        <w:tab w:val="right" w:leader="dot" w:pos="7930"/>
      </w:tabs>
      <w:spacing w:line="240" w:lineRule="auto"/>
    </w:pPr>
  </w:style>
  <w:style w:type="paragraph" w:styleId="TOC2">
    <w:name w:val="toc 2"/>
    <w:basedOn w:val="Normal"/>
    <w:next w:val="Normal"/>
    <w:autoRedefine/>
    <w:uiPriority w:val="39"/>
    <w:unhideWhenUsed/>
    <w:rsid w:val="006C1B77"/>
    <w:pPr>
      <w:tabs>
        <w:tab w:val="right" w:leader="dot" w:pos="7930"/>
      </w:tabs>
      <w:spacing w:line="240" w:lineRule="auto"/>
      <w:ind w:left="993"/>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623C5-778A-4F65-9036-83649D302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1510</Words>
  <Characters>6560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2</cp:revision>
  <cp:lastPrinted>2023-06-06T15:45:00Z</cp:lastPrinted>
  <dcterms:created xsi:type="dcterms:W3CDTF">2023-06-07T00:11:00Z</dcterms:created>
  <dcterms:modified xsi:type="dcterms:W3CDTF">2023-06-07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87EDY3v"/&gt;&lt;style id="http://www.zotero.org/styles/apa" locale="en-US" hasBibliography="1" bibliographyStyleHasBeenSet="1"/&gt;&lt;prefs&gt;&lt;pref name="fieldType" value="Field"/&gt;&lt;/prefs&gt;&lt;/data&gt;</vt:lpwstr>
  </property>
</Properties>
</file>